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9D5054" w14:textId="722EDDC1" w:rsidR="008836E9" w:rsidRDefault="008836E9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Table 1</w:t>
      </w:r>
      <w:r w:rsidRPr="008836E9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ab/>
        <w:t>Sample characteristics by concomitant medication exposure (all covariates)</w:t>
      </w:r>
    </w:p>
    <w:tbl>
      <w:tblPr>
        <w:tblStyle w:val="TableGrid2"/>
        <w:tblW w:w="13767" w:type="dxa"/>
        <w:jc w:val="center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292"/>
        <w:gridCol w:w="1406"/>
        <w:gridCol w:w="1519"/>
        <w:gridCol w:w="1519"/>
        <w:gridCol w:w="1519"/>
        <w:gridCol w:w="1520"/>
        <w:gridCol w:w="992"/>
      </w:tblGrid>
      <w:tr w:rsidR="008836E9" w:rsidRPr="00037E09" w14:paraId="3D9C78B8" w14:textId="77777777" w:rsidTr="006F453F">
        <w:trPr>
          <w:tblHeader/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D19FAB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>
              <w:rPr>
                <w:rFonts w:ascii="Arial" w:eastAsiaTheme="minorHAnsi" w:hAnsi="Arial" w:cs="Arial"/>
                <w:b/>
                <w:lang w:val="en-US"/>
              </w:rPr>
              <w:t>Variables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E72F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607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2091C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>
              <w:rPr>
                <w:rFonts w:ascii="Arial" w:eastAsiaTheme="minorHAnsi" w:hAnsi="Arial" w:cs="Arial"/>
                <w:b/>
                <w:lang w:val="en-US"/>
              </w:rPr>
              <w:t>Concomitant medications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9863B4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</w:tr>
      <w:tr w:rsidR="008836E9" w:rsidRPr="00037E09" w14:paraId="2919FE66" w14:textId="77777777" w:rsidTr="006F453F">
        <w:trPr>
          <w:tblHeader/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FFC97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1A0D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Total sample (n=522)</w:t>
            </w: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79C1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>
              <w:rPr>
                <w:rFonts w:ascii="Arial" w:eastAsiaTheme="minorHAnsi" w:hAnsi="Arial" w:cs="Arial"/>
                <w:b/>
                <w:lang w:val="en-US"/>
              </w:rPr>
              <w:t>None (0)</w:t>
            </w: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 (n=130)</w:t>
            </w: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7F1351F" w14:textId="77777777" w:rsidR="008836E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≥1 </w:t>
            </w:r>
          </w:p>
          <w:p w14:paraId="1B8FAEB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(n=392)</w:t>
            </w: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2E951E" w14:textId="77777777" w:rsidR="008836E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1-4 </w:t>
            </w:r>
          </w:p>
          <w:p w14:paraId="001B9C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(n=270)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59D24" w14:textId="77777777" w:rsidR="008836E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≥5 </w:t>
            </w:r>
          </w:p>
          <w:p w14:paraId="757A4C3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(n=122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C9BB0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>
              <w:rPr>
                <w:rFonts w:ascii="Arial" w:eastAsiaTheme="minorHAnsi" w:hAnsi="Arial" w:cs="Arial"/>
                <w:b/>
                <w:lang w:val="en-US"/>
              </w:rPr>
              <w:t xml:space="preserve">p-value for </w:t>
            </w:r>
            <w:proofErr w:type="spellStart"/>
            <w:r>
              <w:rPr>
                <w:rFonts w:ascii="Arial" w:eastAsiaTheme="minorHAnsi" w:hAnsi="Arial" w:cs="Arial"/>
                <w:b/>
                <w:lang w:val="en-US"/>
              </w:rPr>
              <w:t>trend</w:t>
            </w:r>
            <w:r w:rsidRPr="001C6759">
              <w:rPr>
                <w:rFonts w:ascii="Arial" w:eastAsiaTheme="minorHAnsi" w:hAnsi="Arial" w:cs="Arial"/>
                <w:b/>
                <w:vertAlign w:val="superscript"/>
                <w:lang w:val="en-US"/>
              </w:rPr>
              <w:t>a</w:t>
            </w:r>
            <w:proofErr w:type="spellEnd"/>
          </w:p>
        </w:tc>
      </w:tr>
      <w:tr w:rsidR="008836E9" w:rsidRPr="00037E09" w14:paraId="0FBC9703" w14:textId="77777777" w:rsidTr="006F453F">
        <w:trPr>
          <w:tblHeader/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54161B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4DF74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n (%) or mean (SD)</w:t>
            </w: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14442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n (%) or mean (SD)</w:t>
            </w: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881C9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n (%) or mean (SD)</w:t>
            </w: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E513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n (%) or mean (SD)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3F3CF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n (%) or mean (SD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13C0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</w:tr>
      <w:tr w:rsidR="008836E9" w:rsidRPr="00037E09" w14:paraId="4A1293F0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0F9F61A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Demographic characteristics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0631D2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5618B7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A2F9C6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F9035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A65E79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27127D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7C44C32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C22B7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ge (years; mean, SD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50962F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0.8 (1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25B00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.9 (12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DF261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3.8 (1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C5B5A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2 (11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D7557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.4 (9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F7535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0849DF8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00E41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Gender (</w:t>
            </w:r>
            <w:r>
              <w:rPr>
                <w:rFonts w:ascii="Arial" w:eastAsiaTheme="minorHAnsi" w:hAnsi="Arial" w:cs="Arial"/>
                <w:lang w:val="en-US"/>
              </w:rPr>
              <w:t>m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ale)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E3A8C7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4 (9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2A6E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7 (9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EEED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6 (96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1E86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6 (94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1F020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0 (98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9EEF2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6</w:t>
            </w:r>
          </w:p>
        </w:tc>
      </w:tr>
      <w:tr w:rsidR="008836E9" w:rsidRPr="00037E09" w14:paraId="1E8F767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10D32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en who have sex with me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18221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0 (7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46D9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0 (7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15F9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9 (78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0146D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8 (77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07600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1 (82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FBAFA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02</w:t>
            </w:r>
          </w:p>
        </w:tc>
      </w:tr>
      <w:tr w:rsidR="008836E9" w:rsidRPr="00037E09" w14:paraId="2028ED7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C054F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ustralian bor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87BE1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2 (61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93C9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4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B570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9 (66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AE45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2 (63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9DB8E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7 (71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CB7A8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4C90557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2A558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Living alon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C1F11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2 (40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007A3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 (2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5C2DE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3 (46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5A903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7 (43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5AC9B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6 (54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F985D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7B259B0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2B46D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Speaks English at hom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F4A729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3 (94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19D5D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0 (8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2D05D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82 (97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463BE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1 (9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74361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1 (99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4B63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612CC67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B88F43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bility to read, speak and understand Eng</w:t>
            </w:r>
            <w:r>
              <w:rPr>
                <w:rFonts w:ascii="Arial" w:eastAsiaTheme="minorHAnsi" w:hAnsi="Arial" w:cs="Arial"/>
                <w:lang w:val="en-US"/>
              </w:rPr>
              <w:t xml:space="preserve">lish </w:t>
            </w:r>
          </w:p>
          <w:p w14:paraId="7F5D012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rated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as ‘excellent’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E01890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7 (81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F2F8B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7 (9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3C1AD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8 (81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DD55F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9 (8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3875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9 (81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0AF3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92</w:t>
            </w:r>
          </w:p>
        </w:tc>
      </w:tr>
      <w:tr w:rsidR="008836E9" w:rsidRPr="00037E09" w14:paraId="5D1454A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C700A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ustralian citize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670C15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61 (88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B5E2B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8 (7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C6BA6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62 (9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EAD9C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5 (90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B1ED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7 (95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EA8C4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6B3CD78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01B60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as Medicare acces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CB23A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08 (97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72DE7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0 (9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CD03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87 (98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0B12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6 (98.5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C02F1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1 (99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DAC82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779201D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826518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et Medicare safety 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net</w:t>
            </w:r>
            <w:r>
              <w:rPr>
                <w:rFonts w:ascii="Arial" w:eastAsiaTheme="minorHAnsi" w:hAnsi="Arial" w:cs="Arial"/>
                <w:vertAlign w:val="superscript"/>
                <w:lang w:val="en-US"/>
              </w:rPr>
              <w:t>b</w:t>
            </w:r>
            <w:proofErr w:type="spellEnd"/>
            <w:r w:rsidRPr="00037E09">
              <w:rPr>
                <w:rFonts w:ascii="Arial" w:eastAsiaTheme="minorHAnsi" w:hAnsi="Arial" w:cs="Arial"/>
                <w:lang w:val="en-US"/>
              </w:rPr>
              <w:t xml:space="preserve">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1138EE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4 (18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5CFC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4F54C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1 (20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750C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0 (14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7E7CE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 (33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8A6D5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5C85374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5C8CE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as private health insuranc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495B1E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1 (4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7227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 (4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5316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8 (4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93782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9 (44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7564D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32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AA12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10</w:t>
            </w:r>
          </w:p>
        </w:tc>
      </w:tr>
      <w:tr w:rsidR="008836E9" w:rsidRPr="00037E09" w14:paraId="3E78900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DA7663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Lives in a major city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A09B6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2 (86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A881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8 (9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7A799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2 (84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9819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5 (83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27B6F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7 (87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A33D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69</w:t>
            </w:r>
          </w:p>
        </w:tc>
      </w:tr>
      <w:tr w:rsidR="008836E9" w:rsidRPr="00037E09" w14:paraId="2E8DD0CC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23A726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University educated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74397B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7 (38.0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71EEC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43.1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859CD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1 (36.0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83E014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7 (35.9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DC39DC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4 (36.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489339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11</w:t>
            </w:r>
          </w:p>
        </w:tc>
      </w:tr>
      <w:tr w:rsidR="008836E9" w:rsidRPr="00037E09" w14:paraId="5E0A1E91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8FF5E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Financial / employment status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AD895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1E9448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CF69E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C3BA03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67D7D8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746467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1681DDB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438AB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On social welfar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B2CCFB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2 (40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288AE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 (1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656BF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1 (48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EC282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0 (40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CDC4F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1 (66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0B60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3D706B03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22F5B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Required financial assistance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B39579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8 (26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E1AA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 (1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52D88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7 (32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49AC5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8 (2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65D58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40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BD9E5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48D54A8C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C6322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Un</w:t>
            </w:r>
            <w:r w:rsidRPr="00037E09">
              <w:rPr>
                <w:rFonts w:ascii="Arial" w:eastAsiaTheme="minorHAnsi" w:hAnsi="Arial" w:cs="Arial"/>
                <w:lang w:val="en-US"/>
              </w:rPr>
              <w:t>employed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A7EB0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6 (43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4215A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2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46081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3 (4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B0C1A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1 (4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01199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2 (67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3EFF4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6CABDA4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999B65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Underemploy</w:t>
            </w:r>
            <w:r>
              <w:rPr>
                <w:rFonts w:ascii="Arial" w:eastAsiaTheme="minorHAnsi" w:hAnsi="Arial" w:cs="Arial"/>
                <w:lang w:val="en-US"/>
              </w:rPr>
              <w:t>ed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(would increase hours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8F463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0 (42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9414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2 (4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F5141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7 (42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1046F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8 (40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803E5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9 (48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E44EB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68</w:t>
            </w:r>
          </w:p>
        </w:tc>
      </w:tr>
      <w:tr w:rsidR="008836E9" w:rsidRPr="00037E09" w14:paraId="35235B9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E0D66B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W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eekly income after tax (median, IQR)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78E82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45 (58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2EEC0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15 (84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21FDF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00 (66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17FD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0 (64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5ADC3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32 (60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BECF4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99</w:t>
            </w:r>
          </w:p>
        </w:tc>
      </w:tr>
      <w:tr w:rsidR="008836E9" w:rsidRPr="00037E09" w14:paraId="504EF8F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87EA16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Lives in public-subsidized accommodatio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D02C09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5 (20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A22D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B781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2 (23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DCDB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1 (1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DCC88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 (33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061B3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7255A4C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0B178AB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Lives with someone financially dependent on them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36EEB4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8 (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459E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1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E8E0F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8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0A58F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7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03C64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10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DAAE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798</w:t>
            </w:r>
          </w:p>
        </w:tc>
      </w:tr>
      <w:tr w:rsidR="008836E9" w:rsidRPr="00037E09" w14:paraId="4800DCB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A08E1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Received financial assistance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  <w:r>
              <w:rPr>
                <w:rFonts w:ascii="Arial" w:eastAsiaTheme="minorHAnsi" w:hAnsi="Arial" w:cs="Arial"/>
                <w:lang w:val="en-US"/>
              </w:rPr>
              <w:t>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77C9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7E944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0A63F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AAF4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65065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B1C5E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6B2DC7EC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42151F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from family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5274F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 (21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5E8B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1B019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5 (8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1A133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 (8.5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6018B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9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A2233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06</w:t>
            </w:r>
          </w:p>
        </w:tc>
      </w:tr>
      <w:tr w:rsidR="008836E9" w:rsidRPr="00037E09" w14:paraId="0623F18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65BABDC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from 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Centrelink</w:t>
            </w:r>
            <w:r>
              <w:rPr>
                <w:rFonts w:ascii="Arial" w:eastAsiaTheme="minorHAnsi" w:hAnsi="Arial" w:cs="Arial"/>
                <w:vertAlign w:val="superscript"/>
                <w:lang w:val="en-US"/>
              </w:rPr>
              <w:t>c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5DCEBF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7 (1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5542C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1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F013F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4 (21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3B3A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 (1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3D7B4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32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AF53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29</w:t>
            </w:r>
          </w:p>
        </w:tc>
      </w:tr>
      <w:tr w:rsidR="008836E9" w:rsidRPr="00037E09" w14:paraId="283EF66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F69F1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from partner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4117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3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</w:tcPr>
          <w:p w14:paraId="6F3A2DD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FE922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3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</w:tcPr>
          <w:p w14:paraId="323A1A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 (3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08C7F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EC2B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05</w:t>
            </w:r>
          </w:p>
        </w:tc>
      </w:tr>
      <w:tr w:rsidR="008836E9" w:rsidRPr="00037E09" w14:paraId="2BD8E21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7F21A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lastRenderedPageBreak/>
              <w:t xml:space="preserve">    from non-governmental organizatio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23B27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0 (15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5D16A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3A765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7 (17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DB66A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12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FE46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27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F3AA4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58</w:t>
            </w:r>
          </w:p>
        </w:tc>
      </w:tr>
      <w:tr w:rsidR="008836E9" w:rsidRPr="00037E09" w14:paraId="4CB67C3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A65E338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In previous 12 months, for financial reasons, had</w:t>
            </w:r>
          </w:p>
          <w:p w14:paraId="71CABFE5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to </w:t>
            </w:r>
            <w:r w:rsidRPr="00037E09">
              <w:rPr>
                <w:rFonts w:ascii="Arial" w:eastAsiaTheme="minorHAnsi" w:hAnsi="Arial" w:cs="Arial"/>
                <w:lang w:val="en-US"/>
              </w:rPr>
              <w:t>forego food, groceries, rent, household bills,</w:t>
            </w:r>
          </w:p>
          <w:p w14:paraId="0A30AB4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furniture, clothing, white goods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826A83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4 (21.8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E102A6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13.1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D36DAB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7 (24.7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C71E5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23.0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87817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5 (28.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222662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4</w:t>
            </w:r>
          </w:p>
        </w:tc>
      </w:tr>
      <w:tr w:rsidR="008836E9" w:rsidRPr="00037E09" w14:paraId="149B19D5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FC8998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HIV healthcare and treatment access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DB6D5C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A3488F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C782D4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96CB3D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A3BEC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7EA5A6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5382B67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3AAFE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Uses the following for HIV management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7A51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8586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8A3C2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31AA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7770B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2BC0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0318B48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9E15D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ospital based HIV clinic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3B9D96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4 (48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D6835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9 (4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794D2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5 (49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93073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3 (45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88049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2 (59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24352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39</w:t>
            </w:r>
          </w:p>
        </w:tc>
      </w:tr>
      <w:tr w:rsidR="008836E9" w:rsidRPr="00037E09" w14:paraId="7D385B8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D34E5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ealth center specialized in HIV treatment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671B75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5 (25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92D9D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 (1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BB321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0 (28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7C9B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3 (27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7106D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 (30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1F84D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55</w:t>
            </w:r>
          </w:p>
        </w:tc>
      </w:tr>
      <w:tr w:rsidR="008836E9" w:rsidRPr="00037E09" w14:paraId="07AD0E3C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1B92E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community based general practic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ADF410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4 (33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CE30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 (1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39268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8 (4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880F1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35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B7D4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 (51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5F0E1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66DDB5A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07C0E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sexual health clinic / center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58045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8 (32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E7882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4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5E2EB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2 (2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33A6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9 (29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86A1C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27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F890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7</w:t>
            </w:r>
          </w:p>
        </w:tc>
      </w:tr>
      <w:tr w:rsidR="008836E9" w:rsidRPr="00037E09" w14:paraId="226E0DA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8FDAB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naturopath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3C62D5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5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C554E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5782B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5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3E0A3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4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1B674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 (8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55F39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62</w:t>
            </w:r>
          </w:p>
        </w:tc>
      </w:tr>
      <w:tr w:rsidR="008836E9" w:rsidRPr="00037E09" w14:paraId="43526D4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0E321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ospital pharmacy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2A5145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9 (49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0B3CF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4 (3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2F331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5 (54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C6E16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7 (50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C1F82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8 (63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5A7BF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7BB2D1AC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3604D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ome or community car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F64AF1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9D7F9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3477D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3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E6E8A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 (3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77E4D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4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9329A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98</w:t>
            </w:r>
          </w:p>
        </w:tc>
      </w:tr>
      <w:tr w:rsidR="008836E9" w:rsidRPr="00037E09" w14:paraId="603F702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622BA9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drug or alcohol service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D5CACC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1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5D7FD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FF7A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0E879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75519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C74F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44</w:t>
            </w:r>
          </w:p>
        </w:tc>
      </w:tr>
      <w:tr w:rsidR="008836E9" w:rsidRPr="00037E09" w14:paraId="32118A73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BD5FC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IV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community organization or support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group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811360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7 (14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53973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1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DD1AE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15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5E0E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 (1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69895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 (24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C6860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4</w:t>
            </w:r>
          </w:p>
        </w:tc>
      </w:tr>
      <w:tr w:rsidR="008836E9" w:rsidRPr="00037E09" w14:paraId="66BCF65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F91C9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Primary HIV physician</w:t>
            </w:r>
            <w:r>
              <w:rPr>
                <w:rFonts w:ascii="Arial" w:eastAsiaTheme="minorHAnsi" w:hAnsi="Arial" w:cs="Arial"/>
                <w:lang w:val="en-US"/>
              </w:rPr>
              <w:t>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C9C8C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278B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1BA87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1B948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1F00E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7348C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1324222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A42D92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general practitioner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191381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1 (34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2251B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7 (2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A638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4 (39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CE3CD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6 (39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015FF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8 (39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CA9E3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60399C5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40312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ospital physician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5A980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3 (42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B298D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8 (4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9F60A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5 (42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4CB9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9 (40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75162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45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DFA7E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14</w:t>
            </w:r>
          </w:p>
        </w:tc>
      </w:tr>
      <w:tr w:rsidR="008836E9" w:rsidRPr="00037E09" w14:paraId="4EEB40B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308C4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sexual health physician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8165B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4 (21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28F27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 (3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EB24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3 (1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F5C7C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5 (20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FD536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14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746FA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2A82783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1F76E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Study enrolment site</w:t>
            </w:r>
            <w:r>
              <w:rPr>
                <w:rFonts w:ascii="Arial" w:eastAsiaTheme="minorHAnsi" w:hAnsi="Arial" w:cs="Arial"/>
                <w:lang w:val="en-US"/>
              </w:rPr>
              <w:t>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21CA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56BC2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7DE6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F8537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A7BB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D0F63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1EB460F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4AC6D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igh-caseload general practic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1BA554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5 (27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659F3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 (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98E8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7 (34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2D9D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2 (34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000EA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 (36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3E8D0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222E55D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F9AD0B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ospital located clinic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703E6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4 (33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16291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 (2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32479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3 (36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F0701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2 (34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0860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1 (41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59696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2</w:t>
            </w:r>
          </w:p>
        </w:tc>
      </w:tr>
      <w:tr w:rsidR="008836E9" w:rsidRPr="00037E09" w14:paraId="2C87D6E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6A0BBE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sexual health clinic / cent</w:t>
            </w:r>
            <w:r>
              <w:rPr>
                <w:rFonts w:ascii="Arial" w:eastAsiaTheme="minorHAnsi" w:hAnsi="Arial" w:cs="Arial"/>
                <w:lang w:val="en-US"/>
              </w:rPr>
              <w:t>er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F5564B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3 (38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0655A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1 (7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104A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2 (2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F957E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6 (3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AE8A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21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F8600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46592A9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4C8C9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Feels actively involved in </w:t>
            </w:r>
            <w:r>
              <w:rPr>
                <w:rFonts w:ascii="Arial" w:eastAsiaTheme="minorHAnsi" w:hAnsi="Arial" w:cs="Arial"/>
                <w:lang w:val="en-US"/>
              </w:rPr>
              <w:t>HIV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managemen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DBAAF4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06 (9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E2638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7 (9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11D35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9 (96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E596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1 (9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CEB4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8 (96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E44C8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20</w:t>
            </w:r>
          </w:p>
        </w:tc>
      </w:tr>
      <w:tr w:rsidR="008836E9" w:rsidRPr="00037E09" w14:paraId="20C52FC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C2CDD2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Consults primary HIV physician at least every</w:t>
            </w:r>
          </w:p>
          <w:p w14:paraId="7D5EE6A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6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CC2733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12 (98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CA34B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6 (9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55D58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86 (9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ED95F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5 (9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9E79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1 (99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A4FE8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93</w:t>
            </w:r>
          </w:p>
        </w:tc>
      </w:tr>
      <w:tr w:rsidR="008836E9" w:rsidRPr="00037E09" w14:paraId="34F79FA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7C78C23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uration of care from primary HIV physician</w:t>
            </w:r>
          </w:p>
          <w:p w14:paraId="4D57EB3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(years: mean, SD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0E66D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.3 (8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00B20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.6 (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BAC90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.4 (8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BEEF8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.5 (8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F6F92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.6 (7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C176C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4222EA9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AB52D0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hanged primary HIV physician in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38C369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0 (15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16ED5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 (2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9AE1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1 (13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BEDB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 (13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861D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11.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9DBB2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16</w:t>
            </w:r>
          </w:p>
        </w:tc>
      </w:tr>
      <w:tr w:rsidR="008836E9" w:rsidRPr="00037E09" w14:paraId="410D775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08F827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lastRenderedPageBreak/>
              <w:t xml:space="preserve">  No </w:t>
            </w:r>
            <w:r>
              <w:rPr>
                <w:rFonts w:ascii="Arial" w:eastAsiaTheme="minorHAnsi" w:hAnsi="Arial" w:cs="Arial"/>
                <w:lang w:val="en-US"/>
              </w:rPr>
              <w:t xml:space="preserve">patient </w:t>
            </w:r>
            <w:r w:rsidRPr="00037E09">
              <w:rPr>
                <w:rFonts w:ascii="Arial" w:eastAsiaTheme="minorHAnsi" w:hAnsi="Arial" w:cs="Arial"/>
                <w:lang w:val="en-US"/>
              </w:rPr>
              <w:t>payment for HIV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consultation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C8E06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8 (82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9B1C9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2 (4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A55F8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6 (60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4F2D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2 (56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8948E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4 (68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BE714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41</w:t>
            </w:r>
          </w:p>
        </w:tc>
      </w:tr>
      <w:tr w:rsidR="008836E9" w:rsidRPr="00037E09" w14:paraId="6528F00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A7C1FC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S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een other medical specialist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AC9ACA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1 (6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F2314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0 (4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5A499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1 (66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C6E2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7 (6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EF19B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77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BB368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0263389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8E165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O</w:t>
            </w:r>
            <w:r w:rsidRPr="00037E09">
              <w:rPr>
                <w:rFonts w:ascii="Arial" w:eastAsiaTheme="minorHAnsi" w:hAnsi="Arial" w:cs="Arial"/>
                <w:lang w:val="en-US"/>
              </w:rPr>
              <w:t>ther healthcare providers involved in HIV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car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BFBC5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4 (62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D474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 (4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852F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1 (66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8BAAF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9 (62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2B0E8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2 (75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D996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5AB6B7D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7E65C0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ost </w:t>
            </w:r>
            <w:r>
              <w:rPr>
                <w:rFonts w:ascii="Arial" w:eastAsiaTheme="minorHAnsi" w:hAnsi="Arial" w:cs="Arial"/>
                <w:lang w:val="en-US"/>
              </w:rPr>
              <w:t>(A$ last 12 months; mean, SD)</w:t>
            </w:r>
          </w:p>
          <w:p w14:paraId="13124462" w14:textId="77777777" w:rsidR="008836E9" w:rsidRPr="00037E09" w:rsidRDefault="008836E9" w:rsidP="006F453F">
            <w:pPr>
              <w:ind w:left="223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healthcare service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ED60E9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1 (61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FB5A8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2 (36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CDB1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4 (67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2FE81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3 (765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E7215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7 (38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F67A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12</w:t>
            </w:r>
          </w:p>
        </w:tc>
      </w:tr>
      <w:tr w:rsidR="008836E9" w:rsidRPr="00037E09" w14:paraId="29DB70B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B6C99C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  a</w:t>
            </w:r>
            <w:r w:rsidRPr="00037E09">
              <w:rPr>
                <w:rFonts w:ascii="Arial" w:eastAsiaTheme="minorHAnsi" w:hAnsi="Arial" w:cs="Arial"/>
                <w:lang w:val="en-US"/>
              </w:rPr>
              <w:t>lternative healthcare service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56122B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75 (116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7E87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80 (34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314BB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36 (126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32834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98 (125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E3CFF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3 (121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AD99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837</w:t>
            </w:r>
          </w:p>
        </w:tc>
      </w:tr>
      <w:tr w:rsidR="008836E9" w:rsidRPr="00037E09" w14:paraId="583F695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806DA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 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a barrier to accessing medical service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3FC8B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1 (13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7E69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1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922E5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 (14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0950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8 (14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5660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15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C70CB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84</w:t>
            </w:r>
          </w:p>
        </w:tc>
      </w:tr>
      <w:tr w:rsidR="008836E9" w:rsidRPr="00037E09" w14:paraId="796D581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BA57D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  </w:t>
            </w:r>
            <w:r w:rsidRPr="00037E09">
              <w:rPr>
                <w:rFonts w:ascii="Arial" w:eastAsiaTheme="minorHAnsi" w:hAnsi="Arial" w:cs="Arial"/>
                <w:lang w:val="en-US"/>
              </w:rPr>
              <w:t>ART pharmacy charges patient co-paymen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EC80C3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92 (55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89C6F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9 (5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A3C17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3 (5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42894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1 (56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98B9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2 (59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177E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96</w:t>
            </w:r>
          </w:p>
        </w:tc>
      </w:tr>
      <w:tr w:rsidR="008836E9" w:rsidRPr="00037E09" w14:paraId="6B9164D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D925D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  most recen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HIV medication</w:t>
            </w:r>
            <w:r>
              <w:rPr>
                <w:rFonts w:ascii="Arial" w:eastAsiaTheme="minorHAnsi" w:hAnsi="Arial" w:cs="Arial"/>
                <w:lang w:val="en-US"/>
              </w:rPr>
              <w:t>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F8DD8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6 (41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B23C3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6 (38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BD721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6 (41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CF6B6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4 (475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56F52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7 (24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06AFC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74</w:t>
            </w:r>
          </w:p>
        </w:tc>
      </w:tr>
      <w:tr w:rsidR="008836E9" w:rsidRPr="00037E09" w14:paraId="758FF0C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D765C0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Cost (A$, last 3 months; mean, SD)</w:t>
            </w:r>
          </w:p>
          <w:p w14:paraId="39674D2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non-HIV medication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B07487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5 (43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74477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7 (64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E65D3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7 (33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93282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9 (18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782ED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4 (53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A9E3A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41</w:t>
            </w:r>
          </w:p>
        </w:tc>
      </w:tr>
      <w:tr w:rsidR="008836E9" w:rsidRPr="00037E09" w14:paraId="2FAD138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E161F4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  all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health needs (except medications)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21BB883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3 (1135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266800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4 (823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4952C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0 (1224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4FA2A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4 (942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C4DEFF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3 (1716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4FB81B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01</w:t>
            </w:r>
          </w:p>
        </w:tc>
      </w:tr>
      <w:tr w:rsidR="008836E9" w:rsidRPr="00037E09" w14:paraId="3678C302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DD373D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HIV history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40FEFB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6C664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39C4BA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E0EC5F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7CDA1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6B7710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7D88301C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1DE01E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IV diagnosed prior to 1996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FC2DD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3 (4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77AE6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1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69A3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1 (48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A6747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3 (4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CF644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8 (63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46F09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1212CE2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AA93E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ale-to-male sexual transmission of HIV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6F947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06 (77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3ED52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6 (8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84A3F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0 (76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942B2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7 (7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4855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3 (76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1642F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02</w:t>
            </w:r>
          </w:p>
        </w:tc>
      </w:tr>
      <w:tr w:rsidR="008836E9" w:rsidRPr="00037E09" w14:paraId="5D3D525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7C57C8" w14:textId="77777777" w:rsidR="008836E9" w:rsidRPr="00C436D8" w:rsidRDefault="008836E9" w:rsidP="006F453F">
            <w:pPr>
              <w:rPr>
                <w:rFonts w:ascii="Arial" w:eastAsiaTheme="minorHAnsi" w:hAnsi="Arial" w:cs="Arial"/>
                <w:vertAlign w:val="superscript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Nadir CD4 T-lymphocyte count &lt;200 cells</w:t>
            </w:r>
            <w:r>
              <w:rPr>
                <w:rFonts w:ascii="Arial" w:eastAsiaTheme="minorHAnsi" w:hAnsi="Arial" w:cs="Arial"/>
                <w:lang w:val="en-US"/>
              </w:rPr>
              <w:t>/mm</w:t>
            </w:r>
            <w:r>
              <w:rPr>
                <w:rFonts w:ascii="Arial" w:eastAsiaTheme="minorHAnsi" w:hAnsi="Arial" w:cs="Arial"/>
                <w:vertAlign w:val="superscript"/>
                <w:lang w:val="en-US"/>
              </w:rPr>
              <w:t>3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407F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2 (38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72D3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2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2215C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8 (42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AA72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2 (41.5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F562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45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D534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2604F51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48BCB1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Previous AIDS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51FAE6C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0 (22.9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744DB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10.0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5D53A4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7 (27.3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029410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23.0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9B0B33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 (36.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AD705C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0932D9CF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73A3DF5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D82492">
              <w:rPr>
                <w:rFonts w:ascii="Arial" w:eastAsiaTheme="minorHAnsi" w:hAnsi="Arial" w:cs="Arial"/>
                <w:b/>
                <w:lang w:val="en-US"/>
              </w:rPr>
              <w:t>Comorbidities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0679D0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1FEB6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3BCAF9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8A80D2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20CF22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5B26E0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1A2BCB9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EDA8B9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eart diseas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1297B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 (10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65EDE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6522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5 (14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D7D96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 (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BB79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 (25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25188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001EB32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2D343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ypertension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3836A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4 (18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96AD3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80086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2 (23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CFF13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1 (1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65F76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 (33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D08F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7CAF319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CB2D0B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Strok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18BC4F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1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10AC1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A615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84EC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820F7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976FF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3</w:t>
            </w:r>
          </w:p>
        </w:tc>
      </w:tr>
      <w:tr w:rsidR="008836E9" w:rsidRPr="00037E09" w14:paraId="552E7E7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0F60F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Peripheral vascular diseas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10823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 (1.5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56EB0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84352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 (2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F7F4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6902F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4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A2AF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8</w:t>
            </w:r>
          </w:p>
        </w:tc>
      </w:tr>
      <w:tr w:rsidR="008836E9" w:rsidRPr="00037E09" w14:paraId="7E66049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B77D5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iabete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1505D1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 (5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0FA67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716FF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 (7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E1C0B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4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ABA9E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14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A14F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2D69750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CA55D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hronic liver failur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4BFC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0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186F8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7C415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0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E2E37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3D560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19FF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38</w:t>
            </w:r>
          </w:p>
        </w:tc>
      </w:tr>
      <w:tr w:rsidR="008836E9" w:rsidRPr="00037E09" w14:paraId="2AE9822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BB8BB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hronic kidney diseas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2EC0D8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2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D0AFC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F4C2D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3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E429A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 (3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1F645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59CBB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15</w:t>
            </w:r>
          </w:p>
        </w:tc>
      </w:tr>
      <w:tr w:rsidR="008836E9" w:rsidRPr="00037E09" w14:paraId="5B25C82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32D50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Other diagnosed 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comorbidity</w:t>
            </w:r>
            <w:r>
              <w:rPr>
                <w:rFonts w:ascii="Arial" w:eastAsiaTheme="minorHAnsi" w:hAnsi="Arial" w:cs="Arial"/>
                <w:vertAlign w:val="superscript"/>
                <w:lang w:val="en-US"/>
              </w:rPr>
              <w:t>d</w:t>
            </w:r>
            <w:proofErr w:type="spellEnd"/>
            <w:r w:rsidRPr="00037E09">
              <w:rPr>
                <w:rFonts w:ascii="Arial" w:eastAsiaTheme="minorHAnsi" w:hAnsi="Arial" w:cs="Arial"/>
                <w:lang w:val="en-US"/>
              </w:rPr>
              <w:t xml:space="preserve">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82262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2 (19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1A58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AF39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24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3984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23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8BAE9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27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B5450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341D644C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37D4DB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Current health 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91C8BB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2840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E49B1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C214BA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460EF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5D128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61D192A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69D85E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D4 T-lymphocyte count (mean, SD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4270E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59 (27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5EF4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63 (24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C3AB9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57 (28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9BC3C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67 (28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B1D0E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5 (26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A714B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39</w:t>
            </w:r>
          </w:p>
        </w:tc>
      </w:tr>
      <w:tr w:rsidR="008836E9" w:rsidRPr="00037E09" w14:paraId="7D6D817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F508E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Length of undetectable HIV viral load &gt;1 year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662A0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9 (76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B8911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1 (7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A1C71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8 (7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60752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5 (76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7A773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3 (84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3D297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7</w:t>
            </w:r>
          </w:p>
        </w:tc>
      </w:tr>
      <w:tr w:rsidR="008836E9" w:rsidRPr="00037E09" w14:paraId="57516DD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D0BAE8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lastRenderedPageBreak/>
              <w:t xml:space="preserve">  Currently enrolled on a clinical trial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4327E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 (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36722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C5541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 (10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8237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 (9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B4702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 (13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3F7A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4</w:t>
            </w:r>
          </w:p>
        </w:tc>
      </w:tr>
      <w:tr w:rsidR="008836E9" w:rsidRPr="00037E09" w14:paraId="0752281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F0107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</w:rPr>
              <w:t xml:space="preserve">  </w:t>
            </w:r>
            <w:proofErr w:type="spellStart"/>
            <w:r w:rsidRPr="00037E09">
              <w:rPr>
                <w:rFonts w:ascii="Arial" w:eastAsiaTheme="minorHAnsi" w:hAnsi="Arial" w:cs="Arial"/>
              </w:rPr>
              <w:t>Anaemia</w:t>
            </w:r>
            <w:r>
              <w:rPr>
                <w:rFonts w:ascii="Arial" w:eastAsiaTheme="minorHAnsi" w:hAnsi="Arial" w:cs="Arial"/>
                <w:vertAlign w:val="superscript"/>
              </w:rPr>
              <w:t>e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9B4C85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6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76E8B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CB251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 (2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5A2D4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87114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4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AE6B2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20</w:t>
            </w:r>
          </w:p>
        </w:tc>
      </w:tr>
      <w:tr w:rsidR="008836E9" w:rsidRPr="00037E09" w14:paraId="2CFB696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D7C6A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s-ES"/>
              </w:rPr>
              <w:t xml:space="preserve">  </w:t>
            </w:r>
            <w:proofErr w:type="spellStart"/>
            <w:r w:rsidRPr="00037E09">
              <w:rPr>
                <w:rFonts w:ascii="Arial" w:eastAsiaTheme="minorHAnsi" w:hAnsi="Arial" w:cs="Arial"/>
                <w:lang w:val="es-ES"/>
              </w:rPr>
              <w:t>Elevated</w:t>
            </w:r>
            <w:proofErr w:type="spellEnd"/>
            <w:r w:rsidRPr="00037E09">
              <w:rPr>
                <w:rFonts w:ascii="Arial" w:eastAsiaTheme="minorHAnsi" w:hAnsi="Arial" w:cs="Arial"/>
                <w:lang w:val="es-ES"/>
              </w:rPr>
              <w:t xml:space="preserve"> </w:t>
            </w:r>
            <w:proofErr w:type="spellStart"/>
            <w:r w:rsidRPr="00037E09">
              <w:rPr>
                <w:rFonts w:ascii="Arial" w:eastAsiaTheme="minorHAnsi" w:hAnsi="Arial" w:cs="Arial"/>
                <w:lang w:val="es-ES"/>
              </w:rPr>
              <w:t>ALT</w:t>
            </w:r>
            <w:r>
              <w:rPr>
                <w:rFonts w:ascii="Arial" w:eastAsiaTheme="minorHAnsi" w:hAnsi="Arial" w:cs="Arial"/>
                <w:vertAlign w:val="superscript"/>
                <w:lang w:val="es-ES"/>
              </w:rPr>
              <w:t>f</w:t>
            </w:r>
            <w:proofErr w:type="spellEnd"/>
            <w:r w:rsidRPr="00037E09">
              <w:rPr>
                <w:rFonts w:ascii="Arial" w:eastAsiaTheme="minorHAnsi" w:hAnsi="Arial" w:cs="Arial"/>
                <w:lang w:val="es-ES"/>
              </w:rPr>
              <w:t xml:space="preserve"> (&gt;40 U/L males, &gt;35 U/L </w:t>
            </w:r>
            <w:proofErr w:type="spellStart"/>
            <w:r w:rsidRPr="00037E09">
              <w:rPr>
                <w:rFonts w:ascii="Arial" w:eastAsiaTheme="minorHAnsi" w:hAnsi="Arial" w:cs="Arial"/>
                <w:lang w:val="es-ES"/>
              </w:rPr>
              <w:t>females</w:t>
            </w:r>
            <w:proofErr w:type="spellEnd"/>
            <w:r w:rsidRPr="00037E09">
              <w:rPr>
                <w:rFonts w:ascii="Arial" w:eastAsiaTheme="minorHAnsi" w:hAnsi="Arial" w:cs="Arial"/>
                <w:lang w:val="es-ES"/>
              </w:rPr>
              <w:t>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1EDC50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0 (24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AC397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6 (2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26672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24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50D90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4 (23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A1C2E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 (25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BF9D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13</w:t>
            </w:r>
          </w:p>
        </w:tc>
      </w:tr>
      <w:tr w:rsidR="008836E9" w:rsidRPr="00037E09" w14:paraId="655343A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406942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eGFR</w:t>
            </w:r>
            <w:r>
              <w:rPr>
                <w:rFonts w:ascii="Arial" w:eastAsiaTheme="minorHAnsi" w:hAnsi="Arial" w:cs="Arial"/>
                <w:vertAlign w:val="superscript"/>
                <w:lang w:val="en-US"/>
              </w:rPr>
              <w:t>g</w:t>
            </w:r>
            <w:proofErr w:type="spellEnd"/>
            <w:r w:rsidRPr="00037E09">
              <w:rPr>
                <w:rFonts w:ascii="Arial" w:eastAsiaTheme="minorHAnsi" w:hAnsi="Arial" w:cs="Arial"/>
                <w:lang w:val="en-US"/>
              </w:rPr>
              <w:t xml:space="preserve"> &lt;60 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mls</w:t>
            </w:r>
            <w:proofErr w:type="spellEnd"/>
            <w:r w:rsidRPr="00037E09">
              <w:rPr>
                <w:rFonts w:ascii="Arial" w:eastAsiaTheme="minorHAnsi" w:hAnsi="Arial" w:cs="Arial"/>
                <w:lang w:val="en-US"/>
              </w:rPr>
              <w:t>/min/1.73m</w:t>
            </w:r>
            <w:r w:rsidRPr="00C436D8">
              <w:rPr>
                <w:rFonts w:ascii="Arial" w:eastAsiaTheme="minorHAnsi" w:hAnsi="Arial" w:cs="Arial"/>
                <w:vertAlign w:val="superscript"/>
                <w:lang w:val="en-US"/>
              </w:rPr>
              <w:t>2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B6E04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3 (8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A0C0F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17F4A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 (9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10E5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5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3EB37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 (18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776B1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2D80639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57BE7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epatitis </w:t>
            </w:r>
            <w:r>
              <w:rPr>
                <w:rFonts w:ascii="Arial" w:eastAsiaTheme="minorHAnsi" w:hAnsi="Arial" w:cs="Arial"/>
                <w:lang w:val="en-US"/>
              </w:rPr>
              <w:t xml:space="preserve">B or C </w:t>
            </w:r>
            <w:r w:rsidRPr="00037E09">
              <w:rPr>
                <w:rFonts w:ascii="Arial" w:eastAsiaTheme="minorHAnsi" w:hAnsi="Arial" w:cs="Arial"/>
                <w:lang w:val="en-US"/>
              </w:rPr>
              <w:t>co-infectio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323EF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0 (13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A7110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451E5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5 (16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A915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6 (17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A682D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15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F6EA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01DA396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79071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Sexually transmitted infection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B11235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1 (13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86A13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 (2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E3B38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 (10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6B98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12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D706E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7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31A6D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35A3E7B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DA1B2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ospitalized for ≥1 night in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94FCFF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8 (20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E9A40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 (1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455E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2 (23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37FDF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 (2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15A8A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5 (28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F38E3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41F4AD0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BFE1EF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issed ≥1 clinic appointment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EF7CE3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1 (13.6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3AFDD9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20.0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CD4C5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6 (11.7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99AF2E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9.6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864798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16.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19811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98</w:t>
            </w:r>
          </w:p>
        </w:tc>
      </w:tr>
      <w:tr w:rsidR="008836E9" w:rsidRPr="00037E09" w14:paraId="709FDA1A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9ED004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Physical health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19F130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A9CAC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2D45EC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845BA1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601A3A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7EF411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5779EC7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7F08B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Self-reported good / very good overall health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77F06B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35 (83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315BF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8 (9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A209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6 (80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52FCC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3 (82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B8BF4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3 (76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8FD8B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2</w:t>
            </w:r>
          </w:p>
        </w:tc>
      </w:tr>
      <w:tr w:rsidR="008836E9" w:rsidRPr="00037E09" w14:paraId="2AA1DC5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71D1CB" w14:textId="77777777" w:rsidR="008836E9" w:rsidRPr="00037E09" w:rsidRDefault="008836E9" w:rsidP="006F453F">
            <w:pPr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≥1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bed days </w:t>
            </w:r>
            <w:r>
              <w:rPr>
                <w:rFonts w:ascii="Arial" w:eastAsiaTheme="minorHAnsi" w:hAnsi="Arial" w:cs="Arial"/>
                <w:lang w:val="en-US"/>
              </w:rPr>
              <w:t>for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illness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88A51E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4 (54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7500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3 (5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94C8D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1 (5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E8C7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8 (54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2DED9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 (51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01082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84</w:t>
            </w:r>
          </w:p>
        </w:tc>
      </w:tr>
      <w:tr w:rsidR="008836E9" w:rsidRPr="00037E09" w14:paraId="5A7D5D6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8FB7B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≥1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doctor visits </w:t>
            </w:r>
            <w:r>
              <w:rPr>
                <w:rFonts w:ascii="Arial" w:eastAsiaTheme="minorHAnsi" w:hAnsi="Arial" w:cs="Arial"/>
                <w:lang w:val="en-US"/>
              </w:rPr>
              <w:t>for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illness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A8809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58 (68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D4DC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3 (6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198D6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75 (70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5284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4 (6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B7EB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1 (74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D2C93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44</w:t>
            </w:r>
          </w:p>
        </w:tc>
      </w:tr>
      <w:tr w:rsidR="008836E9" w:rsidRPr="00037E09" w14:paraId="63C59BF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674206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&gt;1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hospital inpatient day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00B61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0 (19.2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F9965A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10.8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ADCD85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6 (21.9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56527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3 (19.6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499D69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 (27.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CC9C63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38</w:t>
            </w:r>
          </w:p>
        </w:tc>
      </w:tr>
      <w:tr w:rsidR="008836E9" w:rsidRPr="00037E09" w14:paraId="53DE9702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EFC71D9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Mental health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5A870F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038DF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6A712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F83F45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42255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89E819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2AA9086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540C0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ajor depressive disorder </w:t>
            </w:r>
            <w:r>
              <w:rPr>
                <w:rFonts w:ascii="Arial" w:eastAsiaTheme="minorHAnsi" w:hAnsi="Arial" w:cs="Arial"/>
                <w:lang w:val="en-US"/>
              </w:rPr>
              <w:t>(</w:t>
            </w:r>
            <w:r w:rsidRPr="00037E09">
              <w:rPr>
                <w:rFonts w:ascii="Arial" w:eastAsiaTheme="minorHAnsi" w:hAnsi="Arial" w:cs="Arial"/>
                <w:lang w:val="en-US"/>
              </w:rPr>
              <w:t>PHQ-9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>
              <w:rPr>
                <w:rFonts w:ascii="Arial" w:eastAsiaTheme="minorHAnsi" w:hAnsi="Arial" w:cs="Arial"/>
                <w:lang w:val="en-US"/>
              </w:rPr>
              <w:fldChar w:fldCharType="begin"/>
            </w:r>
            <w:r>
              <w:rPr>
                <w:rFonts w:ascii="Arial" w:eastAsiaTheme="minorHAnsi" w:hAnsi="Arial" w:cs="Arial"/>
                <w:lang w:val="en-US"/>
              </w:rPr>
              <w:instrText xml:space="preserve"> ADDIN EN.CITE &lt;EndNote&gt;&lt;Cite&gt;&lt;Author&gt;Kroenke&lt;/Author&gt;&lt;Year&gt;2001&lt;/Year&gt;&lt;RecNum&gt;1017&lt;/RecNum&gt;&lt;DisplayText&gt;[23]&lt;/DisplayText&gt;&lt;record&gt;&lt;rec-number&gt;1017&lt;/rec-number&gt;&lt;foreign-keys&gt;&lt;key app="EN" db-id="00tpd50wftxda4edxxjxtwvhxawvwstfdsde" timestamp="1485238204"&gt;1017&lt;/key&gt;&lt;key app="ENWeb" db-id=""&gt;0&lt;/key&gt;&lt;/foreign-keys&gt;&lt;ref-type name="Journal Article"&gt;17&lt;/ref-type&gt;&lt;contributors&gt;&lt;authors&gt;&lt;author&gt;Kroenke, K.&lt;/author&gt;&lt;author&gt;Spitzer, R. L.&lt;/author&gt;&lt;author&gt;Williams, J. B. W.&lt;/author&gt;&lt;/authors&gt;&lt;/contributors&gt;&lt;titles&gt;&lt;title&gt;The PHQ- 9: Validity of a brief depression severity measure&lt;/title&gt;&lt;secondary-title&gt;Journal of General Internal Medicine&lt;/secondary-title&gt;&lt;/titles&gt;&lt;periodical&gt;&lt;full-title&gt;Journal of General Internal Medicine&lt;/full-title&gt;&lt;abbr-1&gt;J Gen Intern Med&lt;/abbr-1&gt;&lt;/periodical&gt;&lt;pages&gt;606-613&lt;/pages&gt;&lt;volume&gt;16&lt;/volume&gt;&lt;number&gt;9&lt;/number&gt;&lt;keywords&gt;&lt;keyword&gt;Depression&lt;/keyword&gt;&lt;keyword&gt;Diagnosis&lt;/keyword&gt;&lt;keyword&gt;Health Status&lt;/keyword&gt;&lt;keyword&gt;Psychological Tests&lt;/keyword&gt;&lt;keyword&gt;Screening&lt;/keyword&gt;&lt;/keywords&gt;&lt;dates&gt;&lt;year&gt;2001&lt;/year&gt;&lt;/dates&gt;&lt;isbn&gt;08848734&lt;/isbn&gt;&lt;urls&gt;&lt;/urls&gt;&lt;electronic-resource-num&gt;10.1046/j.1525-1497.2001.016009606.x&lt;/electronic-resource-num&gt;&lt;/record&gt;&lt;/Cite&gt;&lt;/EndNote&gt;</w:instrText>
            </w:r>
            <w:r>
              <w:rPr>
                <w:rFonts w:ascii="Arial" w:eastAsiaTheme="minorHAnsi" w:hAnsi="Arial" w:cs="Arial"/>
                <w:lang w:val="en-US"/>
              </w:rPr>
              <w:fldChar w:fldCharType="separate"/>
            </w:r>
            <w:r>
              <w:rPr>
                <w:rFonts w:ascii="Arial" w:eastAsiaTheme="minorHAnsi" w:hAnsi="Arial" w:cs="Arial"/>
                <w:noProof/>
                <w:lang w:val="en-US"/>
              </w:rPr>
              <w:t>[23]</w:t>
            </w:r>
            <w:r>
              <w:rPr>
                <w:rFonts w:ascii="Arial" w:eastAsiaTheme="minorHAnsi" w:hAnsi="Arial" w:cs="Arial"/>
                <w:lang w:val="en-US"/>
              </w:rPr>
              <w:fldChar w:fldCharType="end"/>
            </w:r>
            <w:r>
              <w:rPr>
                <w:rFonts w:ascii="Arial" w:eastAsiaTheme="minorHAnsi" w:hAnsi="Arial" w:cs="Arial"/>
                <w:lang w:val="en-US"/>
              </w:rPr>
              <w:t>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C5F573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7 (16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A2BD6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4967D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5 (19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20B4B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 (1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C27B3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 (24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FDF4E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53B2FE9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1B5149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Psychiatric illness – currently clinically active 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AE3BA4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2 (24.3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D6DEB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D0249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8 (27.6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BBA891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6 (24.4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E2AF93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 (34.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1A8CC5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2F004BF2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4DDC56B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Cognitive function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AEB56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5651B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78ACBD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2BB3E4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450890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0A683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7A5BC03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96E520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Neurocognitive impairment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584E1C4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8 (28.3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79FB70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 (32.3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53E066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6 (27.0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787617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2 (26.7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FB4301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27.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EA491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69</w:t>
            </w:r>
          </w:p>
        </w:tc>
      </w:tr>
      <w:tr w:rsidR="008836E9" w:rsidRPr="00037E09" w14:paraId="6B1692C6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CEA94B7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Alcohol and drug use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E57FEE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DBD1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BF251E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A3BE06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61BD98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57601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520D1A8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C09A7D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lcohol dependent (CAGE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>
              <w:rPr>
                <w:rFonts w:ascii="Arial" w:eastAsiaTheme="minorHAnsi" w:hAnsi="Arial" w:cs="Arial"/>
                <w:lang w:val="en-US"/>
              </w:rPr>
              <w:fldChar w:fldCharType="begin"/>
            </w:r>
            <w:r>
              <w:rPr>
                <w:rFonts w:ascii="Arial" w:eastAsiaTheme="minorHAnsi" w:hAnsi="Arial" w:cs="Arial"/>
                <w:lang w:val="en-US"/>
              </w:rPr>
              <w:instrText xml:space="preserve"> ADDIN EN.CITE &lt;EndNote&gt;&lt;Cite&gt;&lt;Author&gt;Ewing&lt;/Author&gt;&lt;Year&gt;1984&lt;/Year&gt;&lt;RecNum&gt;1018&lt;/RecNum&gt;&lt;DisplayText&gt;[27]&lt;/DisplayText&gt;&lt;record&gt;&lt;rec-number&gt;1018&lt;/rec-number&gt;&lt;foreign-keys&gt;&lt;key app="EN" db-id="00tpd50wftxda4edxxjxtwvhxawvwstfdsde" timestamp="1485238205"&gt;1018&lt;/key&gt;&lt;key app="ENWeb" db-id=""&gt;0&lt;/key&gt;&lt;/foreign-keys&gt;&lt;ref-type name="Journal Article"&gt;17&lt;/ref-type&gt;&lt;contributors&gt;&lt;authors&gt;&lt;author&gt;Ewing, J. A.&lt;/author&gt;&lt;/authors&gt;&lt;/contributors&gt;&lt;titles&gt;&lt;title&gt;Detecting alcoholism. The CAGE questionnaire&lt;/title&gt;&lt;secondary-title&gt;Journal of the American Medical Association&lt;/secondary-title&gt;&lt;/titles&gt;&lt;periodical&gt;&lt;full-title&gt;Journal of the American Medical Association&lt;/full-title&gt;&lt;/periodical&gt;&lt;pages&gt;1905-1907&lt;/pages&gt;&lt;volume&gt;252&lt;/volume&gt;&lt;number&gt;14&lt;/number&gt;&lt;dates&gt;&lt;year&gt;1984&lt;/year&gt;&lt;/dates&gt;&lt;isbn&gt;00987484&lt;/isbn&gt;&lt;urls&gt;&lt;/urls&gt;&lt;electronic-resource-num&gt;10.1001/jama.252.14.1905&lt;/electronic-resource-num&gt;&lt;/record&gt;&lt;/Cite&gt;&lt;/EndNote&gt;</w:instrText>
            </w:r>
            <w:r>
              <w:rPr>
                <w:rFonts w:ascii="Arial" w:eastAsiaTheme="minorHAnsi" w:hAnsi="Arial" w:cs="Arial"/>
                <w:lang w:val="en-US"/>
              </w:rPr>
              <w:fldChar w:fldCharType="separate"/>
            </w:r>
            <w:r>
              <w:rPr>
                <w:rFonts w:ascii="Arial" w:eastAsiaTheme="minorHAnsi" w:hAnsi="Arial" w:cs="Arial"/>
                <w:noProof/>
                <w:lang w:val="en-US"/>
              </w:rPr>
              <w:t>[27]</w:t>
            </w:r>
            <w:r>
              <w:rPr>
                <w:rFonts w:ascii="Arial" w:eastAsiaTheme="minorHAnsi" w:hAnsi="Arial" w:cs="Arial"/>
                <w:lang w:val="en-US"/>
              </w:rPr>
              <w:fldChar w:fldCharType="end"/>
            </w:r>
            <w:r w:rsidRPr="00037E09">
              <w:rPr>
                <w:rFonts w:ascii="Arial" w:eastAsiaTheme="minorHAnsi" w:hAnsi="Arial" w:cs="Arial"/>
                <w:lang w:val="en-US"/>
              </w:rPr>
              <w:t>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97800B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6 (2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C0A67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9 (2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BE83A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7 (19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CEBEB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8 (21.5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77734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15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8E743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76</w:t>
            </w:r>
          </w:p>
        </w:tc>
      </w:tr>
      <w:tr w:rsidR="008836E9" w:rsidRPr="00037E09" w14:paraId="310D393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C0727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Use of following monthly or more </w:t>
            </w:r>
            <w:r>
              <w:rPr>
                <w:rFonts w:ascii="Arial" w:eastAsiaTheme="minorHAnsi" w:hAnsi="Arial" w:cs="Arial"/>
                <w:lang w:val="en-US"/>
              </w:rPr>
              <w:t xml:space="preserve">in 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F3C72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2CC69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CA6B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8B66D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F4BA3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99382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4C55877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359D50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cigarette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84DDDF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3 (27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48E23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9 (2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1BF6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4 (29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D2633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2 (30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35538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 (26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D2495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41</w:t>
            </w:r>
          </w:p>
        </w:tc>
      </w:tr>
      <w:tr w:rsidR="008836E9" w:rsidRPr="00037E09" w14:paraId="61B65EF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3BDFA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marijuana / hash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BFF5B8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4 (18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668EA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1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7A687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0 (20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067CF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 (23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F5D4F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13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F901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48</w:t>
            </w:r>
          </w:p>
        </w:tc>
      </w:tr>
      <w:tr w:rsidR="008836E9" w:rsidRPr="00037E09" w14:paraId="23D80D3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66389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amyl / popper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896EE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7 (12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3AFF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1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592D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12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2098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14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7990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 (8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A53B1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97</w:t>
            </w:r>
          </w:p>
        </w:tc>
      </w:tr>
      <w:tr w:rsidR="008836E9" w:rsidRPr="00037E09" w14:paraId="0893E18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7FAB3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benzodiazepine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6D7DAE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7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F4E6A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4119E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9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8BF4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3F636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 (17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D4B79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0E10C5A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40424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ecstasy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83B5AC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16A55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D0D52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8E83B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5F42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98EEE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56</w:t>
            </w:r>
          </w:p>
        </w:tc>
      </w:tr>
      <w:tr w:rsidR="008836E9" w:rsidRPr="00037E09" w14:paraId="74437A6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47AFC3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injected speed / amphetamine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D2BC4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164F0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E3B5C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C2AB5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4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347DC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CA0C3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53</w:t>
            </w:r>
          </w:p>
        </w:tc>
      </w:tr>
      <w:tr w:rsidR="008836E9" w:rsidRPr="00037E09" w14:paraId="7E4D29E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BC059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snorted or smoked speed / amphetamine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72EED4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3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51E04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1637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58069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 (4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1B41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6672C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15</w:t>
            </w:r>
          </w:p>
        </w:tc>
      </w:tr>
      <w:tr w:rsidR="008836E9" w:rsidRPr="00037E09" w14:paraId="313C843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4C9FC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injected cocain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9AD66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0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1F4AE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88C5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18189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7352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25ABC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24</w:t>
            </w:r>
          </w:p>
        </w:tc>
      </w:tr>
      <w:tr w:rsidR="008836E9" w:rsidRPr="00037E09" w14:paraId="5BDA123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9A8A99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lastRenderedPageBreak/>
              <w:t xml:space="preserve">     snorted cocain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67ED28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0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5E982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00ACB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EFF04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E1CC5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697C8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04</w:t>
            </w:r>
          </w:p>
        </w:tc>
      </w:tr>
      <w:tr w:rsidR="008836E9" w:rsidRPr="00037E09" w14:paraId="29E4B02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FAA2E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crystal methamphetamin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5482B3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 (4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AFD3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565C6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 (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235C3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5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9690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2A3FF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77</w:t>
            </w:r>
          </w:p>
        </w:tc>
      </w:tr>
      <w:tr w:rsidR="008836E9" w:rsidRPr="00037E09" w14:paraId="091BBDB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546EF0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s-ES"/>
              </w:rPr>
            </w:pPr>
            <w:r w:rsidRPr="00037E09">
              <w:rPr>
                <w:rFonts w:ascii="Arial" w:eastAsiaTheme="minorHAnsi" w:hAnsi="Arial" w:cs="Arial"/>
                <w:lang w:val="es-ES"/>
              </w:rPr>
              <w:t xml:space="preserve">     GHB / GBH / </w:t>
            </w:r>
            <w:proofErr w:type="spellStart"/>
            <w:r w:rsidRPr="00037E09">
              <w:rPr>
                <w:rFonts w:ascii="Arial" w:eastAsiaTheme="minorHAnsi" w:hAnsi="Arial" w:cs="Arial"/>
                <w:lang w:val="es-ES"/>
              </w:rPr>
              <w:t>liquid</w:t>
            </w:r>
            <w:proofErr w:type="spellEnd"/>
            <w:r w:rsidRPr="00037E09">
              <w:rPr>
                <w:rFonts w:ascii="Arial" w:eastAsiaTheme="minorHAnsi" w:hAnsi="Arial" w:cs="Arial"/>
                <w:lang w:val="es-ES"/>
              </w:rPr>
              <w:t xml:space="preserve"> E / </w:t>
            </w:r>
            <w:proofErr w:type="spellStart"/>
            <w:r w:rsidRPr="00037E09">
              <w:rPr>
                <w:rFonts w:ascii="Arial" w:eastAsiaTheme="minorHAnsi" w:hAnsi="Arial" w:cs="Arial"/>
                <w:lang w:val="es-ES"/>
              </w:rPr>
              <w:t>fantasy</w:t>
            </w:r>
            <w:proofErr w:type="spellEnd"/>
            <w:r w:rsidRPr="00037E09">
              <w:rPr>
                <w:rFonts w:ascii="Arial" w:eastAsiaTheme="minorHAnsi" w:hAnsi="Arial" w:cs="Arial"/>
                <w:lang w:val="es-ES"/>
              </w:rPr>
              <w:t xml:space="preserve">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D4D0A7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1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96EA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A902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D265E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9C5B1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2.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60153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66</w:t>
            </w:r>
          </w:p>
        </w:tc>
      </w:tr>
      <w:tr w:rsidR="008836E9" w:rsidRPr="00037E09" w14:paraId="45A61CB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4A1FA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LSD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EACFB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0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27C9B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730AF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0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794FB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0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F42E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A694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72</w:t>
            </w:r>
          </w:p>
        </w:tc>
      </w:tr>
      <w:tr w:rsidR="008836E9" w:rsidRPr="00037E09" w14:paraId="5842E4E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A949F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PDE5 inhibitor (“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viagra</w:t>
            </w:r>
            <w:proofErr w:type="spellEnd"/>
            <w:r w:rsidRPr="00037E09">
              <w:rPr>
                <w:rFonts w:ascii="Arial" w:eastAsiaTheme="minorHAnsi" w:hAnsi="Arial" w:cs="Arial"/>
                <w:lang w:val="en-US"/>
              </w:rPr>
              <w:t xml:space="preserve">” or ‘similar’)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987514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7 (12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454A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4B2EC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8 (14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4DD9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6 (13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A22FA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18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0B0EC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8</w:t>
            </w:r>
          </w:p>
        </w:tc>
      </w:tr>
      <w:tr w:rsidR="008836E9" w:rsidRPr="00037E09" w14:paraId="08060E0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954280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heroin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C9000D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0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7CF45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B6D5A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2FEB1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59E5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BC04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66</w:t>
            </w:r>
          </w:p>
        </w:tc>
      </w:tr>
      <w:tr w:rsidR="008836E9" w:rsidRPr="00037E09" w14:paraId="277DA91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B53EBD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methadone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D8C83A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1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A2AB8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9C27E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1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B4719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75593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EC33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45</w:t>
            </w:r>
          </w:p>
        </w:tc>
      </w:tr>
      <w:tr w:rsidR="008836E9" w:rsidRPr="00037E09" w14:paraId="626138D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ACD0F6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opiates 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7D3DA4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 (2.1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56987B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C87907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 (2.8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7BD95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1.5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F173DB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5.7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9A6784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2</w:t>
            </w:r>
          </w:p>
        </w:tc>
      </w:tr>
      <w:tr w:rsidR="008836E9" w:rsidRPr="00037E09" w14:paraId="153CD43C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6CEBCBD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Life stressors 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42B8BA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9A771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1D68D6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EFACA0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6248D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35B6BA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33E5CC4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9A6C60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 xml:space="preserve">  &gt;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2 major stress events in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E08F32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3 (25.5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864365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15.4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785A37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3 (28.8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CDCC96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6 (28.1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D2623B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 (30.3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B360EE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5</w:t>
            </w:r>
          </w:p>
        </w:tc>
      </w:tr>
      <w:tr w:rsidR="008836E9" w:rsidRPr="00037E09" w14:paraId="2721E197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1DB2B12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Social support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010128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3A2A4D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19AE55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E5CD9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B04716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47E94D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</w:p>
        </w:tc>
      </w:tr>
      <w:tr w:rsidR="008836E9" w:rsidRPr="00037E09" w14:paraId="60DA37A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D828A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arried / de facto / in regular relationship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49BB35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6 (43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3B8D9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4 (4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B4695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8 (4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394BE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7 (54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2294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7 (71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A6A37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7EA8EF5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96656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In serodiscordant sexual relationship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ABBED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6 (26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A3F6C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6 (3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3E8A3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0 (23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49C8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1 (26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A888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15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7E344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47</w:t>
            </w:r>
          </w:p>
        </w:tc>
      </w:tr>
      <w:tr w:rsidR="008836E9" w:rsidRPr="00037E09" w14:paraId="28ED0F2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1F200F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Received less social support than wanted/needed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C1BFE6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02 (57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FB031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6 (5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B17A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6 (60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B9D84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7 (6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AA6C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9 (56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11C6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57</w:t>
            </w:r>
          </w:p>
        </w:tc>
      </w:tr>
      <w:tr w:rsidR="008836E9" w:rsidRPr="00037E09" w14:paraId="2A0C8F0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96B44B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Not linked to an HIV support organization 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133778B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  <w:r w:rsidRPr="00037E09">
              <w:rPr>
                <w:rFonts w:ascii="Arial" w:eastAsiaTheme="minorHAnsi" w:hAnsi="Arial" w:cs="Arial"/>
              </w:rPr>
              <w:t>388 (74.3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21E0D3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  <w:r w:rsidRPr="00037E09">
              <w:rPr>
                <w:rFonts w:ascii="Arial" w:eastAsiaTheme="minorHAnsi" w:hAnsi="Arial" w:cs="Arial"/>
              </w:rPr>
              <w:t>115 (88.5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5ED0A6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  <w:r w:rsidRPr="00037E09">
              <w:rPr>
                <w:rFonts w:ascii="Arial" w:eastAsiaTheme="minorHAnsi" w:hAnsi="Arial" w:cs="Arial"/>
              </w:rPr>
              <w:t>330 (84.2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1B5306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  <w:r w:rsidRPr="00037E09">
              <w:rPr>
                <w:rFonts w:ascii="Arial" w:eastAsiaTheme="minorHAnsi" w:hAnsi="Arial" w:cs="Arial"/>
              </w:rPr>
              <w:t>238 (88.1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F0F3D4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</w:rPr>
            </w:pPr>
            <w:r w:rsidRPr="00037E09">
              <w:rPr>
                <w:rFonts w:ascii="Arial" w:eastAsiaTheme="minorHAnsi" w:hAnsi="Arial" w:cs="Arial"/>
              </w:rPr>
              <w:t>92 (75.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6AEC6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</w:rPr>
            </w:pPr>
            <w:r w:rsidRPr="00037E09">
              <w:rPr>
                <w:rFonts w:ascii="Arial" w:eastAsiaTheme="minorHAnsi" w:hAnsi="Arial" w:cs="Arial"/>
                <w:b/>
              </w:rPr>
              <w:t>0.004</w:t>
            </w:r>
          </w:p>
        </w:tc>
      </w:tr>
      <w:tr w:rsidR="008836E9" w:rsidRPr="00037E09" w14:paraId="6B3136A6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ED86F3D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HIV disclosure, stigma and discrimination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03053A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904DA2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A31A0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CD5C7B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05AE1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98E17B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09900C1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0A76B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id not disclose HIV statu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E7920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 (4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DDB62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A318F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4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00B6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4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6C347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5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2535D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72</w:t>
            </w:r>
          </w:p>
        </w:tc>
      </w:tr>
      <w:tr w:rsidR="008836E9" w:rsidRPr="00037E09" w14:paraId="2BFA350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2CC00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M</w:t>
            </w:r>
            <w:r w:rsidRPr="00037E09">
              <w:rPr>
                <w:rFonts w:ascii="Arial" w:eastAsiaTheme="minorHAnsi" w:hAnsi="Arial" w:cs="Arial"/>
                <w:lang w:val="en-US"/>
              </w:rPr>
              <w:t>ade to feel ashamed of HIV diagnosi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DCF6EB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4 (43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D70F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4 (4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75350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0 (43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8144D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6 (43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3B7F8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4 (44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98C64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23</w:t>
            </w:r>
          </w:p>
        </w:tc>
      </w:tr>
      <w:tr w:rsidR="008836E9" w:rsidRPr="00037E09" w14:paraId="5C35737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D2469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F</w:t>
            </w:r>
            <w:r w:rsidRPr="00037E09">
              <w:rPr>
                <w:rFonts w:ascii="Arial" w:eastAsiaTheme="minorHAnsi" w:hAnsi="Arial" w:cs="Arial"/>
                <w:lang w:val="en-US"/>
              </w:rPr>
              <w:t>elt blamed for having HIV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5EA9C9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3 (3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8549B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0 (3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6A69D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3 (33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6C48C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9 (33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31FAE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4 (36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73314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49</w:t>
            </w:r>
          </w:p>
        </w:tc>
      </w:tr>
      <w:tr w:rsidR="008836E9" w:rsidRPr="00037E09" w14:paraId="794858F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9A6DF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F</w:t>
            </w:r>
            <w:r w:rsidRPr="00037E09">
              <w:rPr>
                <w:rFonts w:ascii="Arial" w:eastAsiaTheme="minorHAnsi" w:hAnsi="Arial" w:cs="Arial"/>
                <w:lang w:val="en-US"/>
              </w:rPr>
              <w:t>elt avoided, excluded</w:t>
            </w:r>
            <w:r>
              <w:rPr>
                <w:rFonts w:ascii="Arial" w:eastAsiaTheme="minorHAnsi" w:hAnsi="Arial" w:cs="Arial"/>
                <w:lang w:val="en-US"/>
              </w:rPr>
              <w:t xml:space="preserve"> or </w:t>
            </w:r>
            <w:r w:rsidRPr="00037E09">
              <w:rPr>
                <w:rFonts w:ascii="Arial" w:eastAsiaTheme="minorHAnsi" w:hAnsi="Arial" w:cs="Arial"/>
                <w:lang w:val="en-US"/>
              </w:rPr>
              <w:t>rejected for having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HIV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478CA1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4 (41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ED7A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7 (3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7E3F3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7 (42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4B69A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9 (40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22367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8 (47.5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904F8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60</w:t>
            </w:r>
          </w:p>
        </w:tc>
      </w:tr>
      <w:tr w:rsidR="008836E9" w:rsidRPr="00037E09" w14:paraId="551B827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789006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Had awkward interactions for having HIV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DE123C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8 (47.5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126FB5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 (43.8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F83FA5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1 (48.7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528948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2 (48.9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0D6071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9 (48.4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DDA91E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28</w:t>
            </w:r>
          </w:p>
        </w:tc>
      </w:tr>
      <w:tr w:rsidR="008836E9" w:rsidRPr="00037E09" w14:paraId="5A7FA22C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B68D045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Antiretroviral therapy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F0AB40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A8EC3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37A25D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00A5D5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8AB508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F3C61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67CA5D7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D7D697E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RT as a single tablet regime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F44FC1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8 (3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88A96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5 (4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D75ED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3 (26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5DF4B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1 (30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82A49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18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F11BF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63AAA8B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6FB747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Once-daily ART dosing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DD708F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3 (63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7FD4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2 (7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018A3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1 (58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20F2F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9 (62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15DF6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50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28149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3CBA47A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184A6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ART requires fasting / food condition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EA3E6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noProof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51 (67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690D7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0 (6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35BD5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2 (66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AC52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8 (66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F6E03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4 (68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03615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17</w:t>
            </w:r>
          </w:p>
        </w:tc>
      </w:tr>
      <w:tr w:rsidR="008836E9" w:rsidRPr="00037E09" w14:paraId="05E4D47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15AE37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ommenced ART within one year of diagnosi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6D4853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5 (46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06C7E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7 (5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2EA7C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8 (42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E666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8 (43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FB642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0 (41.0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3E4B8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1FB092A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B778D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Commenced ART prior to 2004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7A40FB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7 (47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FB0A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2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E05D6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1 (56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6C10A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4 (50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C8E25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7 (71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A0ECF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6D07513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F619D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Receiving ART through a clinical trial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49D71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 (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CCAD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26DB6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 (6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BD16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4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08A8E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9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4520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733</w:t>
            </w:r>
          </w:p>
        </w:tc>
      </w:tr>
      <w:tr w:rsidR="008836E9" w:rsidRPr="00037E09" w14:paraId="1AA7945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CC3FD4E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Receiving ART through directly observed therapy </w:t>
            </w:r>
          </w:p>
          <w:p w14:paraId="15D96E1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lastRenderedPageBreak/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(DOT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160DFD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lastRenderedPageBreak/>
              <w:t>8 (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7713A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3955B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1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993C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2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ACDC0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81CD2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37</w:t>
            </w:r>
          </w:p>
        </w:tc>
      </w:tr>
      <w:tr w:rsidR="008836E9" w:rsidRPr="00037E09" w14:paraId="68BE247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F22179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When started ART felt ‘not at all’ / ’only somewhat’ 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</w:p>
          <w:p w14:paraId="48FAF95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informed about ART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3B9AE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B1664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ADA9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3964D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DDEE3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08555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2EA605C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8A0F3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  side effect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875D7D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8 (34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E540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2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F868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4 (36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DF8D4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35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3C4D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40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7A51E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20</w:t>
            </w:r>
          </w:p>
        </w:tc>
      </w:tr>
      <w:tr w:rsidR="008836E9" w:rsidRPr="00037E09" w14:paraId="79D68CA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237A55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  benefit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CEC77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15 (22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C7A17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1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89F54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7 (24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943EC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7 (21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3812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0 (32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3B23B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2424386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DEED1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  dosing requirement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139452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4 (8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1F71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63E76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 (9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B1FA2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D6241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12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33B7E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45</w:t>
            </w:r>
          </w:p>
        </w:tc>
      </w:tr>
      <w:tr w:rsidR="008836E9" w:rsidRPr="00037E09" w14:paraId="53452F3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C945C1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  lifestyle impact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29E0A0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1 (28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F31A9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2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50C6B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5 (31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E518F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9 (29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FC98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6 (37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7E245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2</w:t>
            </w:r>
          </w:p>
        </w:tc>
      </w:tr>
      <w:tr w:rsidR="008836E9" w:rsidRPr="00037E09" w14:paraId="7C5D40A2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3041D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  own ART regimen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65BBE0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6 (20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9637B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 (1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E31B4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0 (23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9B33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20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2445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27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88F6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3</w:t>
            </w:r>
          </w:p>
        </w:tc>
      </w:tr>
      <w:tr w:rsidR="008836E9" w:rsidRPr="00037E09" w14:paraId="36671D1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85793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Reason for starting ART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872DD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F626D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3CAD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CB304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079A0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AC41D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4DCC856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D3CD7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to prevent HIV disease progression to AID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47E9E2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5 (62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86406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6 (5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6130B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9 (63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95D3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9 (62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E020E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0 (65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5C2A3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60</w:t>
            </w:r>
          </w:p>
        </w:tc>
      </w:tr>
      <w:tr w:rsidR="008836E9" w:rsidRPr="00037E09" w14:paraId="528FBFB3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2793B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to reduce HIV symptom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59D92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7 (32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EB62B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3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36C1E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8 (32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B96F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6 (3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0947A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 (34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0E7AF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26</w:t>
            </w:r>
          </w:p>
        </w:tc>
      </w:tr>
      <w:tr w:rsidR="008836E9" w:rsidRPr="00037E09" w14:paraId="4BC18EB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BA26F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to prevent transmission to HIV-negative partner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374E17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1 (19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FB4EA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6 (2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05392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5 (16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6D865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5 (16.7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C8CD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16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71D33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23</w:t>
            </w:r>
          </w:p>
        </w:tc>
      </w:tr>
      <w:tr w:rsidR="008836E9" w:rsidRPr="00037E09" w14:paraId="15E5C6D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8E0915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to prevent transmission to the community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2FF40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4 (18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54686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9 (2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3527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5 (16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2CF6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1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FFA14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 (13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DA68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63</w:t>
            </w:r>
          </w:p>
        </w:tc>
      </w:tr>
      <w:tr w:rsidR="008836E9" w:rsidRPr="00037E09" w14:paraId="57C84C7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09EF6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due to high viral load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731752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3 (44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68C20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2 (4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E90E8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1 (46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DEB4C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1 (44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CABDA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0 (49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DB0E8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127</w:t>
            </w:r>
          </w:p>
        </w:tc>
      </w:tr>
      <w:tr w:rsidR="008836E9" w:rsidRPr="00037E09" w14:paraId="7C56E185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A2B71B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due to low CD4 t-lymphocyte cell coun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FB546B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3 (50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6632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8 (5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9CA03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5 (49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BBC5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2 (4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8C50C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3 (51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045C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856</w:t>
            </w:r>
          </w:p>
        </w:tc>
      </w:tr>
      <w:tr w:rsidR="008836E9" w:rsidRPr="00037E09" w14:paraId="3627812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16B7D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following doctor’s advic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E9660C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8 (63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0BB7A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5 (5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91DAE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3 (64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87000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4 (64.4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198E1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9 (64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6C2DD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56</w:t>
            </w:r>
          </w:p>
        </w:tc>
      </w:tr>
      <w:tr w:rsidR="008836E9" w:rsidRPr="00037E09" w14:paraId="710A218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91884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following their own reques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E2716D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4 (1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A31A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 (1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472FD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9 (9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02318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 (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31EDC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12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7B52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088</w:t>
            </w:r>
          </w:p>
        </w:tc>
      </w:tr>
      <w:tr w:rsidR="008836E9" w:rsidRPr="00037E09" w14:paraId="79CA38FA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B58067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Never speaks with HIV doctors or nurses about: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0BBE2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8B4DC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3413E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EB5BE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30A8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CF10F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3258B4F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F8D4F1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balancing ART regimen with overall health and</w:t>
            </w:r>
          </w:p>
          <w:p w14:paraId="2E0E00C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 </w:t>
            </w:r>
            <w:r w:rsidRPr="00037E09">
              <w:rPr>
                <w:rFonts w:ascii="Arial" w:eastAsiaTheme="minorHAnsi" w:hAnsi="Arial" w:cs="Arial"/>
                <w:lang w:val="en-US"/>
              </w:rPr>
              <w:t>lifestyl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40F3B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4 (33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D18A8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8 (2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BBD32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6 (34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A059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35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A5F1E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 (33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3EC00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531</w:t>
            </w:r>
          </w:p>
        </w:tc>
      </w:tr>
      <w:tr w:rsidR="008836E9" w:rsidRPr="00037E09" w14:paraId="5B2D88C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023300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side effects associated with ART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0F6ADF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1 (19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7D08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 (18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AC440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7 (19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B9B88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0 (22.2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E9D01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13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DFE3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20</w:t>
            </w:r>
          </w:p>
        </w:tc>
      </w:tr>
      <w:tr w:rsidR="008836E9" w:rsidRPr="00037E09" w14:paraId="18C3671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E652CC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delaying, interrupting or changing AR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B03680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50 (48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B9A6A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4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3A7E8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8 (48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13D2B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2 (48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8669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45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94C7D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02</w:t>
            </w:r>
          </w:p>
        </w:tc>
      </w:tr>
      <w:tr w:rsidR="008836E9" w:rsidRPr="00037E09" w14:paraId="4E739753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B55902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   cost burden of ART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C8708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5 (82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4F67B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5 (7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4A21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30 (84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E4016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7 (84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1710B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3 (84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E9ABD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25</w:t>
            </w:r>
          </w:p>
        </w:tc>
      </w:tr>
      <w:tr w:rsidR="008836E9" w:rsidRPr="00037E09" w14:paraId="3512897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813B2C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I forget to take ART medication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FC7CFA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2 (46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768DF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8 (4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3020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4 (4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5EB9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5 (50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F7187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40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7232C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541</w:t>
            </w:r>
          </w:p>
        </w:tc>
      </w:tr>
      <w:tr w:rsidR="008836E9" w:rsidRPr="00037E09" w14:paraId="6827D4A0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3310C5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I am careless at times about taking AR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BB2A1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6 (16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E77AD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1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602BF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9 (17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83CD3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1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63B38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16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EC37D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46</w:t>
            </w:r>
          </w:p>
        </w:tc>
      </w:tr>
      <w:tr w:rsidR="008836E9" w:rsidRPr="00037E09" w14:paraId="29EBD5A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14F8EE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Sometimes if I feel worse I stop taking ART</w:t>
            </w:r>
          </w:p>
          <w:p w14:paraId="4E9EB780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medication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9F278B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8 (9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0D44A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0F2AB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4 (11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E6478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7 (10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5213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13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BC53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5</w:t>
            </w:r>
          </w:p>
        </w:tc>
      </w:tr>
      <w:tr w:rsidR="008836E9" w:rsidRPr="00037E09" w14:paraId="0A9D463E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714B5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Skipped ART once or more </w:t>
            </w:r>
            <w:r>
              <w:rPr>
                <w:rFonts w:ascii="Arial" w:eastAsiaTheme="minorHAnsi" w:hAnsi="Arial" w:cs="Arial"/>
                <w:lang w:val="en-US"/>
              </w:rPr>
              <w:t xml:space="preserve">last </w:t>
            </w:r>
            <w:r w:rsidRPr="00037E09">
              <w:rPr>
                <w:rFonts w:ascii="Arial" w:eastAsiaTheme="minorHAnsi" w:hAnsi="Arial" w:cs="Arial"/>
                <w:lang w:val="en-US"/>
              </w:rPr>
              <w:t>weekend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0649F0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5 (6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368A0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5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59A28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8 (7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BDF90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075A6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2431F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920</w:t>
            </w:r>
          </w:p>
        </w:tc>
      </w:tr>
      <w:tr w:rsidR="008836E9" w:rsidRPr="00037E09" w14:paraId="2FFA46F4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E9C81E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Experienced ART side effects </w:t>
            </w:r>
            <w:r>
              <w:rPr>
                <w:rFonts w:ascii="Arial" w:eastAsiaTheme="minorHAnsi" w:hAnsi="Arial" w:cs="Arial"/>
                <w:lang w:val="en-US"/>
              </w:rPr>
              <w:t xml:space="preserve">in last </w:t>
            </w:r>
            <w:r w:rsidRPr="00037E09">
              <w:rPr>
                <w:rFonts w:ascii="Arial" w:eastAsiaTheme="minorHAnsi" w:hAnsi="Arial" w:cs="Arial"/>
                <w:lang w:val="en-US"/>
              </w:rPr>
              <w:t>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52F67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97 (5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B220F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 (47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A6D2C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35 (59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F2227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6 (57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2041B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9 (64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84C1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7</w:t>
            </w:r>
          </w:p>
        </w:tc>
      </w:tr>
      <w:tr w:rsidR="008836E9" w:rsidRPr="00037E09" w14:paraId="24DB73C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80DBC7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lastRenderedPageBreak/>
              <w:t xml:space="preserve">  Experienced difficult</w:t>
            </w:r>
            <w:r>
              <w:rPr>
                <w:rFonts w:ascii="Arial" w:eastAsiaTheme="minorHAnsi" w:hAnsi="Arial" w:cs="Arial"/>
                <w:lang w:val="en-US"/>
              </w:rPr>
              <w:t>y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accessing pharmacy for </w:t>
            </w:r>
          </w:p>
          <w:p w14:paraId="7D7C32A9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ART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0B087A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 (6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50570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266C3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7 (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129CA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2 (8.1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10734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4.1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2274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885</w:t>
            </w:r>
          </w:p>
        </w:tc>
      </w:tr>
      <w:tr w:rsidR="008836E9" w:rsidRPr="00037E09" w14:paraId="6F64271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F5F5C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Missed ART once or more in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week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E3CF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3 (15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9B6DE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11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D36CE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8 (17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52EF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8 (17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E8505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16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5DF3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09</w:t>
            </w:r>
          </w:p>
        </w:tc>
      </w:tr>
      <w:tr w:rsidR="008836E9" w:rsidRPr="00037E09" w14:paraId="0EB6D9A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3C5C3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ART in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12</w:t>
            </w:r>
            <w:r>
              <w:rPr>
                <w:rFonts w:ascii="Arial" w:eastAsiaTheme="minorHAnsi" w:hAnsi="Arial" w:cs="Arial"/>
                <w:lang w:val="en-US"/>
              </w:rPr>
              <w:t xml:space="preserve"> m</w:t>
            </w:r>
            <w:r w:rsidRPr="00037E09">
              <w:rPr>
                <w:rFonts w:ascii="Arial" w:eastAsiaTheme="minorHAnsi" w:hAnsi="Arial" w:cs="Arial"/>
                <w:lang w:val="en-US"/>
              </w:rPr>
              <w:t>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6AAB97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6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9A047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3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A9205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9 (7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4A99E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1 (7.8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FFD7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 (6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F302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359</w:t>
            </w:r>
          </w:p>
        </w:tc>
      </w:tr>
      <w:tr w:rsidR="008836E9" w:rsidRPr="00037E09" w14:paraId="02BA33C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C8DF7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ART for ≥1 week in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months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031C5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4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71ACB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5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FBC8B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4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4EEA7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5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85D1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D4B89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62</w:t>
            </w:r>
          </w:p>
        </w:tc>
      </w:tr>
      <w:tr w:rsidR="008836E9" w:rsidRPr="00037E09" w14:paraId="5812F11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601DBF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octor unaware of ART interruption / delay in 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</w:p>
          <w:p w14:paraId="4E620FC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previous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3049C5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1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EE74E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0847D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1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B9EA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2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56480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16F0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73</w:t>
            </w:r>
          </w:p>
        </w:tc>
      </w:tr>
      <w:tr w:rsidR="008836E9" w:rsidRPr="00037E09" w14:paraId="118330B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B821F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ART prior to 12 months ago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7FB474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85 (17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E9A2F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 (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1DBE76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6 (19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20A1C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2 (19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EC867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 (19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EEB4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24</w:t>
            </w:r>
          </w:p>
        </w:tc>
      </w:tr>
      <w:tr w:rsidR="008836E9" w:rsidRPr="00037E09" w14:paraId="51E861A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F09473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ART prior to 12 months ago </w:t>
            </w:r>
          </w:p>
          <w:p w14:paraId="587BF3EA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</w:t>
            </w:r>
            <w:r w:rsidRPr="00037E09">
              <w:rPr>
                <w:rFonts w:ascii="Arial" w:eastAsiaTheme="minorHAnsi" w:hAnsi="Arial" w:cs="Arial"/>
                <w:lang w:val="en-US"/>
              </w:rPr>
              <w:t>for ≥1 week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64946D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6 (12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2EFF4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6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04B6A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0 (15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DF759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2 (15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AFDF2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8 (14.8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11A4B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78</w:t>
            </w:r>
          </w:p>
        </w:tc>
      </w:tr>
      <w:tr w:rsidR="008836E9" w:rsidRPr="00037E09" w14:paraId="05F60B7F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AF85DAD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octor unaware of prior ART interruption / delay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052E8D4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4 (2.7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5EF28B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 (1.5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2FB119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2 (3.1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4DD838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7 (2.6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10C81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 (4.1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7D3DDF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733</w:t>
            </w:r>
          </w:p>
        </w:tc>
      </w:tr>
      <w:tr w:rsidR="008836E9" w:rsidRPr="00037E09" w14:paraId="779F510D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B23A94E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ART necessity concerns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222E89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416E6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93529D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7927DA3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9EAB35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BEF551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</w:tr>
      <w:tr w:rsidR="008836E9" w:rsidRPr="00037E09" w14:paraId="7A2616D9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5F564CC" w14:textId="2272FE6A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Necessity concerns summary score – belief in necessity or acceptability of ART</w:t>
            </w:r>
            <w:r w:rsidR="00A617A5">
              <w:rPr>
                <w:rFonts w:ascii="Arial" w:eastAsiaTheme="minorHAnsi" w:hAnsi="Arial" w:cs="Arial"/>
                <w:vertAlign w:val="superscript"/>
                <w:lang w:val="en-US"/>
              </w:rPr>
              <w:t>g</w:t>
            </w:r>
            <w:bookmarkStart w:id="0" w:name="_GoBack"/>
            <w:bookmarkEnd w:id="0"/>
            <w:r>
              <w:rPr>
                <w:rFonts w:ascii="Arial" w:eastAsiaTheme="minorHAnsi" w:hAnsi="Arial" w:cs="Arial"/>
                <w:lang w:val="en-US"/>
              </w:rPr>
              <w:t xml:space="preserve"> (sample mean, SD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228B05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.0 (7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02B9D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1.3 (7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A0A06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2.2 (7.5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36A92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04CC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1.1 (7.6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1FC06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841</w:t>
            </w:r>
          </w:p>
        </w:tc>
      </w:tr>
      <w:tr w:rsidR="008836E9" w:rsidRPr="00037E09" w14:paraId="1EBD03AC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476956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 xml:space="preserve">Concomitant medications 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8A0CE4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C1733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11D5D3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E8E587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5E53B6D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625AF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</w:tr>
      <w:tr w:rsidR="008836E9" w:rsidRPr="00037E09" w14:paraId="7F9FC7F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42A03F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</w:t>
            </w:r>
            <w:r>
              <w:rPr>
                <w:rFonts w:ascii="Arial" w:eastAsiaTheme="minorHAnsi" w:hAnsi="Arial" w:cs="Arial"/>
                <w:lang w:val="en-US"/>
              </w:rPr>
              <w:t>Medications per day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(mean,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SD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B0A64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.6 (4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C45DB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 (0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4C29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.7 (4.4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EB40D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.7 (2.0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2221A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9.3 (4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722FC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&lt;0.001</w:t>
            </w:r>
          </w:p>
        </w:tc>
      </w:tr>
      <w:tr w:rsidR="008836E9" w:rsidRPr="00037E09" w14:paraId="466A94F3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C77DC4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33087A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0 (14.0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D17F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 (3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094CF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56 (14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DBB67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 (11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F2E4C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4 (19.7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400E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1</w:t>
            </w:r>
          </w:p>
        </w:tc>
      </w:tr>
      <w:tr w:rsidR="008836E9" w:rsidRPr="00037E09" w14:paraId="6312F476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E11861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</w:t>
            </w:r>
            <w:r>
              <w:rPr>
                <w:rFonts w:ascii="Arial" w:eastAsiaTheme="minorHAnsi" w:hAnsi="Arial" w:cs="Arial"/>
                <w:lang w:val="en-US"/>
              </w:rPr>
              <w:t>last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for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≥1 week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370FC8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7 (7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93D4B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53E73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4 (8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D9088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6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2A33E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13.9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1642F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422</w:t>
            </w:r>
          </w:p>
        </w:tc>
      </w:tr>
      <w:tr w:rsidR="008836E9" w:rsidRPr="00037E09" w14:paraId="158C2BEB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3935B2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octor unaware of interruption / delay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2CDDDE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7 (5.2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C6EAD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2D1B7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7 (6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8395C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7 (6.3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14A16C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0 (8.2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81685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667</w:t>
            </w:r>
          </w:p>
        </w:tc>
      </w:tr>
      <w:tr w:rsidR="008836E9" w:rsidRPr="00037E09" w14:paraId="1B2CFB38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7DA23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prior to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months ago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17C4517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 (1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766BB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 (2.3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0F46B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6 (11.7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1992C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6 (9.6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20DF7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20 (16.4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2AC0A2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7</w:t>
            </w:r>
          </w:p>
        </w:tc>
      </w:tr>
      <w:tr w:rsidR="008836E9" w:rsidRPr="00037E09" w14:paraId="5C19C931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7AE4A45" w14:textId="77777777" w:rsidR="008836E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elayed / interrupted prior to 12</w:t>
            </w:r>
            <w:r>
              <w:rPr>
                <w:rFonts w:ascii="Arial" w:eastAsiaTheme="minorHAnsi" w:hAnsi="Arial" w:cs="Arial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 xml:space="preserve">months ago for ≥1 </w:t>
            </w:r>
          </w:p>
          <w:p w14:paraId="6463F203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    w</w:t>
            </w:r>
            <w:r w:rsidRPr="00037E09">
              <w:rPr>
                <w:rFonts w:ascii="Arial" w:eastAsiaTheme="minorHAnsi" w:hAnsi="Arial" w:cs="Arial"/>
                <w:lang w:val="en-US"/>
              </w:rPr>
              <w:t>eek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94838B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2 (6.1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B5170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 (0.8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4151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31 (7.9)</w:t>
            </w:r>
          </w:p>
        </w:tc>
        <w:tc>
          <w:tcPr>
            <w:tcW w:w="151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D1C31E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6 (5.9)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3719D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5 (12.3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E7DD18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205</w:t>
            </w:r>
          </w:p>
        </w:tc>
      </w:tr>
      <w:tr w:rsidR="008836E9" w:rsidRPr="00037E09" w14:paraId="334C6D7D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4485728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Doctor unaware of prior ART interruption / delay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46448B1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3.6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E9A0C3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-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6D264C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9 (4.8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07204B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13 (4.8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12C683A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6 (4.9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FA7614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0.771</w:t>
            </w:r>
          </w:p>
        </w:tc>
      </w:tr>
      <w:tr w:rsidR="008836E9" w:rsidRPr="00037E09" w14:paraId="40A883B9" w14:textId="77777777" w:rsidTr="006F453F">
        <w:trPr>
          <w:jc w:val="center"/>
        </w:trPr>
        <w:tc>
          <w:tcPr>
            <w:tcW w:w="529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61115D3" w14:textId="77777777" w:rsidR="008836E9" w:rsidRPr="00037E09" w:rsidRDefault="008836E9" w:rsidP="006F453F">
            <w:pPr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PRO-QOL HIV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87F091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C8C44C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C3700C0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5248EA9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68192C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3E7DA25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</w:p>
        </w:tc>
      </w:tr>
      <w:tr w:rsidR="008836E9" w:rsidRPr="00037E09" w14:paraId="161A3347" w14:textId="77777777" w:rsidTr="006F453F">
        <w:trPr>
          <w:jc w:val="center"/>
        </w:trPr>
        <w:tc>
          <w:tcPr>
            <w:tcW w:w="529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BD23896" w14:textId="77777777" w:rsidR="008836E9" w:rsidRPr="00037E09" w:rsidRDefault="008836E9" w:rsidP="006F453F">
            <w:pPr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 xml:space="preserve">  PRO-QOL HIV summary </w:t>
            </w:r>
            <w:proofErr w:type="spellStart"/>
            <w:r w:rsidRPr="00037E09">
              <w:rPr>
                <w:rFonts w:ascii="Arial" w:eastAsiaTheme="minorHAnsi" w:hAnsi="Arial" w:cs="Arial"/>
                <w:lang w:val="en-US"/>
              </w:rPr>
              <w:t>score</w:t>
            </w:r>
            <w:r w:rsidRPr="001151DD">
              <w:rPr>
                <w:rFonts w:ascii="Arial" w:eastAsiaTheme="minorHAnsi" w:hAnsi="Arial" w:cs="Arial"/>
                <w:vertAlign w:val="superscript"/>
                <w:lang w:val="en-US"/>
              </w:rPr>
              <w:t>h</w:t>
            </w:r>
            <w:proofErr w:type="spellEnd"/>
            <w:r>
              <w:rPr>
                <w:rFonts w:ascii="Arial" w:eastAsiaTheme="minorHAnsi" w:hAnsi="Arial" w:cs="Arial"/>
                <w:vertAlign w:val="superscript"/>
                <w:lang w:val="en-US"/>
              </w:rPr>
              <w:t xml:space="preserve"> </w:t>
            </w:r>
            <w:r w:rsidRPr="00037E09">
              <w:rPr>
                <w:rFonts w:ascii="Arial" w:eastAsiaTheme="minorHAnsi" w:hAnsi="Arial" w:cs="Arial"/>
                <w:lang w:val="en-US"/>
              </w:rPr>
              <w:t>(mean, SD)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6AD186F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0.1 (23.4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332AB17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.8 (21.4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9DA353F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1.7 (24.1)</w:t>
            </w:r>
          </w:p>
        </w:tc>
        <w:tc>
          <w:tcPr>
            <w:tcW w:w="15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3398BF4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0.8 (24.1)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1BAE6DB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lang w:val="en-US"/>
              </w:rPr>
            </w:pPr>
            <w:r w:rsidRPr="00037E09">
              <w:rPr>
                <w:rFonts w:ascii="Arial" w:eastAsiaTheme="minorHAnsi" w:hAnsi="Arial" w:cs="Arial"/>
                <w:lang w:val="en-US"/>
              </w:rPr>
              <w:t>49.8 (25.0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A3749E1" w14:textId="77777777" w:rsidR="008836E9" w:rsidRPr="00037E09" w:rsidRDefault="008836E9" w:rsidP="006F453F">
            <w:pPr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037E09">
              <w:rPr>
                <w:rFonts w:ascii="Arial" w:eastAsiaTheme="minorHAnsi" w:hAnsi="Arial" w:cs="Arial"/>
                <w:b/>
                <w:lang w:val="en-US"/>
              </w:rPr>
              <w:t>0.005</w:t>
            </w:r>
          </w:p>
        </w:tc>
      </w:tr>
    </w:tbl>
    <w:p w14:paraId="1A9AD6CD" w14:textId="77777777" w:rsidR="006F453F" w:rsidRDefault="006F453F" w:rsidP="006F453F">
      <w:pPr>
        <w:spacing w:line="360" w:lineRule="auto"/>
        <w:ind w:left="720"/>
        <w:rPr>
          <w:rFonts w:ascii="Arial" w:eastAsiaTheme="minorHAnsi" w:hAnsi="Arial" w:cs="Arial"/>
          <w:vertAlign w:val="superscript"/>
          <w:lang w:val="en-US"/>
        </w:rPr>
      </w:pPr>
    </w:p>
    <w:p w14:paraId="6592D28D" w14:textId="2D736CCD" w:rsidR="006F453F" w:rsidRPr="00037E09" w:rsidRDefault="00A617A5" w:rsidP="006F453F">
      <w:pPr>
        <w:spacing w:line="360" w:lineRule="auto"/>
        <w:ind w:left="720"/>
        <w:rPr>
          <w:rFonts w:ascii="Arial" w:eastAsiaTheme="minorHAnsi" w:hAnsi="Arial" w:cs="Arial"/>
          <w:vertAlign w:val="superscript"/>
          <w:lang w:val="en-US"/>
        </w:rPr>
      </w:pPr>
      <w:proofErr w:type="gramStart"/>
      <w:r>
        <w:rPr>
          <w:rFonts w:ascii="Arial" w:eastAsiaTheme="minorHAnsi" w:hAnsi="Arial" w:cs="Arial"/>
          <w:vertAlign w:val="superscript"/>
          <w:lang w:val="en-US"/>
        </w:rPr>
        <w:lastRenderedPageBreak/>
        <w:t>a</w:t>
      </w:r>
      <w:proofErr w:type="gramEnd"/>
      <w:r>
        <w:rPr>
          <w:rFonts w:ascii="Arial" w:eastAsiaTheme="minorHAnsi" w:hAnsi="Arial" w:cs="Arial"/>
          <w:vertAlign w:val="superscript"/>
          <w:lang w:val="en-US"/>
        </w:rPr>
        <w:t xml:space="preserve"> </w:t>
      </w:r>
      <w:r w:rsidR="006F453F" w:rsidRPr="00037E09">
        <w:rPr>
          <w:rFonts w:ascii="Arial" w:eastAsiaTheme="minorHAnsi" w:hAnsi="Arial" w:cs="Arial"/>
          <w:lang w:val="en-US"/>
        </w:rPr>
        <w:t>p-value for trend: no co-medication(s), 1-4 co-medication(s), polypharmacy (≥5 co-medications)</w:t>
      </w:r>
    </w:p>
    <w:p w14:paraId="4CA463B5" w14:textId="6BC6A6CD" w:rsidR="006F453F" w:rsidRPr="00037E09" w:rsidRDefault="00A617A5" w:rsidP="006F453F">
      <w:pPr>
        <w:spacing w:line="360" w:lineRule="auto"/>
        <w:ind w:left="720"/>
        <w:rPr>
          <w:rFonts w:ascii="Arial" w:eastAsiaTheme="minorEastAsia" w:hAnsi="Arial" w:cs="Arial"/>
          <w:lang w:val="en-US" w:bidi="en-US"/>
        </w:rPr>
      </w:pPr>
      <w:proofErr w:type="gramStart"/>
      <w:r>
        <w:rPr>
          <w:rFonts w:ascii="Arial" w:eastAsiaTheme="minorHAnsi" w:hAnsi="Arial" w:cs="Arial"/>
          <w:vertAlign w:val="superscript"/>
          <w:lang w:val="en-US"/>
        </w:rPr>
        <w:t>b</w:t>
      </w:r>
      <w:proofErr w:type="gramEnd"/>
      <w:r w:rsidR="006F453F" w:rsidRPr="00037E09">
        <w:rPr>
          <w:rFonts w:ascii="Arial" w:eastAsiaTheme="minorHAnsi" w:hAnsi="Arial" w:cs="Arial"/>
          <w:vertAlign w:val="superscript"/>
          <w:lang w:val="en-US"/>
        </w:rPr>
        <w:t xml:space="preserve"> </w:t>
      </w:r>
      <w:r w:rsidR="006F453F" w:rsidRPr="00037E09">
        <w:rPr>
          <w:rFonts w:ascii="Arial" w:eastAsiaTheme="minorHAnsi" w:hAnsi="Arial" w:cs="Arial"/>
          <w:lang w:val="en-US"/>
        </w:rPr>
        <w:t xml:space="preserve">whereby </w:t>
      </w:r>
      <w:r w:rsidR="006F453F" w:rsidRPr="00037E09">
        <w:rPr>
          <w:rFonts w:ascii="Arial" w:eastAsiaTheme="minorEastAsia" w:hAnsi="Arial" w:cs="Arial"/>
          <w:lang w:val="en-US" w:bidi="en-US"/>
        </w:rPr>
        <w:t>medical costs - including pharmaceutical co-payments, are capped after reaching an annual threshold</w:t>
      </w:r>
    </w:p>
    <w:p w14:paraId="5991F397" w14:textId="172FBFFF" w:rsidR="006F453F" w:rsidRPr="00037E09" w:rsidRDefault="00A617A5" w:rsidP="006F453F">
      <w:pPr>
        <w:spacing w:line="360" w:lineRule="auto"/>
        <w:ind w:left="720"/>
        <w:rPr>
          <w:rFonts w:ascii="Arial" w:eastAsiaTheme="minorEastAsia" w:hAnsi="Arial" w:cs="Arial"/>
          <w:lang w:val="en-US" w:bidi="en-US"/>
        </w:rPr>
      </w:pPr>
      <w:proofErr w:type="gramStart"/>
      <w:r>
        <w:rPr>
          <w:rFonts w:ascii="Arial" w:eastAsiaTheme="minorEastAsia" w:hAnsi="Arial" w:cs="Arial"/>
          <w:vertAlign w:val="superscript"/>
          <w:lang w:val="en-US" w:bidi="en-US"/>
        </w:rPr>
        <w:t>c</w:t>
      </w:r>
      <w:proofErr w:type="gramEnd"/>
      <w:r w:rsidR="006F453F" w:rsidRPr="00037E09">
        <w:rPr>
          <w:rFonts w:ascii="Arial" w:eastAsiaTheme="minorEastAsia" w:hAnsi="Arial" w:cs="Arial"/>
          <w:lang w:val="en-US" w:bidi="en-US"/>
        </w:rPr>
        <w:t xml:space="preserve"> social services</w:t>
      </w:r>
    </w:p>
    <w:p w14:paraId="4F3AC3B8" w14:textId="026CF075" w:rsidR="006F453F" w:rsidRDefault="00A617A5" w:rsidP="006F453F">
      <w:pPr>
        <w:spacing w:line="360" w:lineRule="auto"/>
        <w:ind w:left="720"/>
        <w:rPr>
          <w:rFonts w:ascii="Arial" w:eastAsiaTheme="minorHAnsi" w:hAnsi="Arial" w:cs="Arial"/>
          <w:vertAlign w:val="superscript"/>
          <w:lang w:val="en-US"/>
        </w:rPr>
      </w:pPr>
      <w:proofErr w:type="gramStart"/>
      <w:r>
        <w:rPr>
          <w:rFonts w:ascii="Arial" w:eastAsiaTheme="minorHAnsi" w:hAnsi="Arial" w:cs="Arial"/>
          <w:vertAlign w:val="superscript"/>
          <w:lang w:val="en-US"/>
        </w:rPr>
        <w:t>d</w:t>
      </w:r>
      <w:proofErr w:type="gramEnd"/>
      <w:r w:rsidR="006F453F" w:rsidRPr="00577ABE">
        <w:rPr>
          <w:rFonts w:ascii="Arial" w:hAnsi="Arial" w:cs="Arial"/>
        </w:rPr>
        <w:t xml:space="preserve"> </w:t>
      </w:r>
      <w:r w:rsidR="006F453F">
        <w:rPr>
          <w:rFonts w:ascii="Arial" w:hAnsi="Arial" w:cs="Arial"/>
        </w:rPr>
        <w:t xml:space="preserve">other diagnosed comorbidities include: depression (6 [1.1%]), erectile dysfunction (6 [1.1%]), osteoarthritis (5 [1.0%]) Chronic Obstructive Pulmonary Disease (COPD) (4 [0.8%]), and asthma (4 [0.8%]) </w:t>
      </w:r>
      <w:r w:rsidR="006F453F" w:rsidRPr="00037E09">
        <w:rPr>
          <w:rFonts w:ascii="Arial" w:eastAsiaTheme="minorHAnsi" w:hAnsi="Arial" w:cs="Arial"/>
          <w:vertAlign w:val="superscript"/>
          <w:lang w:val="en-US"/>
        </w:rPr>
        <w:t xml:space="preserve"> </w:t>
      </w:r>
    </w:p>
    <w:p w14:paraId="1C7337D9" w14:textId="5906D292" w:rsidR="006F453F" w:rsidRPr="00037E09" w:rsidRDefault="00A617A5" w:rsidP="006F453F">
      <w:pPr>
        <w:spacing w:line="360" w:lineRule="auto"/>
        <w:ind w:firstLine="720"/>
        <w:rPr>
          <w:rFonts w:ascii="Arial" w:eastAsiaTheme="minorHAnsi" w:hAnsi="Arial" w:cs="Arial"/>
          <w:lang w:val="en-US"/>
        </w:rPr>
      </w:pPr>
      <w:proofErr w:type="gramStart"/>
      <w:r>
        <w:rPr>
          <w:rFonts w:ascii="Arial" w:eastAsiaTheme="minorHAnsi" w:hAnsi="Arial" w:cs="Arial"/>
          <w:vertAlign w:val="superscript"/>
          <w:lang w:val="en-US"/>
        </w:rPr>
        <w:t>e</w:t>
      </w:r>
      <w:proofErr w:type="gramEnd"/>
      <w:r w:rsidR="006F453F">
        <w:rPr>
          <w:rFonts w:ascii="Arial" w:eastAsiaTheme="minorHAnsi" w:hAnsi="Arial" w:cs="Arial"/>
          <w:vertAlign w:val="superscript"/>
          <w:lang w:val="en-US"/>
        </w:rPr>
        <w:t xml:space="preserve"> </w:t>
      </w:r>
      <w:proofErr w:type="spellStart"/>
      <w:r w:rsidR="006F453F" w:rsidRPr="00037E09">
        <w:rPr>
          <w:rFonts w:ascii="Arial" w:eastAsiaTheme="minorHAnsi" w:hAnsi="Arial" w:cs="Arial"/>
          <w:lang w:val="en-US"/>
        </w:rPr>
        <w:t>Anaemia</w:t>
      </w:r>
      <w:proofErr w:type="spellEnd"/>
      <w:r w:rsidR="006F453F" w:rsidRPr="00037E09">
        <w:rPr>
          <w:rFonts w:ascii="Arial" w:eastAsiaTheme="minorHAnsi" w:hAnsi="Arial" w:cs="Arial"/>
          <w:lang w:val="en-US"/>
        </w:rPr>
        <w:t xml:space="preserve"> defined by </w:t>
      </w:r>
      <w:proofErr w:type="spellStart"/>
      <w:r w:rsidR="006F453F" w:rsidRPr="00037E09">
        <w:rPr>
          <w:rFonts w:ascii="Arial" w:eastAsiaTheme="minorHAnsi" w:hAnsi="Arial" w:cs="Arial"/>
          <w:lang w:val="en-US"/>
        </w:rPr>
        <w:t>haemoglobin</w:t>
      </w:r>
      <w:proofErr w:type="spellEnd"/>
      <w:r w:rsidR="006F453F" w:rsidRPr="00037E09">
        <w:rPr>
          <w:rFonts w:ascii="Arial" w:eastAsiaTheme="minorHAnsi" w:hAnsi="Arial" w:cs="Arial"/>
          <w:lang w:val="en-US"/>
        </w:rPr>
        <w:t xml:space="preserve"> &lt;130g/L in men and &lt;120g/L in women</w:t>
      </w:r>
    </w:p>
    <w:p w14:paraId="0B3236AF" w14:textId="3B5A0295" w:rsidR="006F453F" w:rsidRPr="00037E09" w:rsidRDefault="00A617A5" w:rsidP="006F453F">
      <w:pPr>
        <w:spacing w:line="360" w:lineRule="auto"/>
        <w:ind w:firstLine="720"/>
        <w:rPr>
          <w:rFonts w:ascii="Arial" w:eastAsiaTheme="minorEastAsia" w:hAnsi="Arial" w:cs="Arial"/>
          <w:vertAlign w:val="superscript"/>
          <w:lang w:bidi="en-US"/>
        </w:rPr>
      </w:pPr>
      <w:proofErr w:type="gramStart"/>
      <w:r>
        <w:rPr>
          <w:rFonts w:ascii="Arial" w:eastAsiaTheme="minorHAnsi" w:hAnsi="Arial" w:cs="Arial"/>
          <w:vertAlign w:val="superscript"/>
          <w:lang w:val="en-US"/>
        </w:rPr>
        <w:t>f</w:t>
      </w:r>
      <w:proofErr w:type="gramEnd"/>
      <w:r w:rsidR="006F453F" w:rsidRPr="00037E09">
        <w:rPr>
          <w:rFonts w:ascii="Arial" w:eastAsiaTheme="minorHAnsi" w:hAnsi="Arial" w:cs="Arial"/>
          <w:vertAlign w:val="superscript"/>
          <w:lang w:val="en-US"/>
        </w:rPr>
        <w:t xml:space="preserve"> </w:t>
      </w:r>
      <w:r w:rsidR="006F453F" w:rsidRPr="00037E09">
        <w:rPr>
          <w:rFonts w:ascii="Arial" w:eastAsiaTheme="minorHAnsi" w:hAnsi="Arial" w:cs="Arial"/>
          <w:lang w:val="en-US"/>
        </w:rPr>
        <w:t>ALT =</w:t>
      </w:r>
      <w:r w:rsidR="006F453F" w:rsidRPr="00037E09">
        <w:rPr>
          <w:rFonts w:ascii="Arial" w:eastAsiaTheme="minorHAnsi" w:hAnsi="Arial" w:cs="Arial"/>
          <w:vertAlign w:val="superscript"/>
          <w:lang w:val="en-US"/>
        </w:rPr>
        <w:t xml:space="preserve"> </w:t>
      </w:r>
      <w:r w:rsidR="006F453F" w:rsidRPr="00037E09">
        <w:rPr>
          <w:rFonts w:ascii="Arial" w:eastAsiaTheme="minorEastAsia" w:hAnsi="Arial" w:cs="Arial"/>
          <w:lang w:bidi="en-US"/>
        </w:rPr>
        <w:t>alanine aminotransaminase</w:t>
      </w:r>
      <w:r w:rsidR="006F453F" w:rsidRPr="00037E09">
        <w:rPr>
          <w:rFonts w:ascii="Arial" w:eastAsiaTheme="minorEastAsia" w:hAnsi="Arial" w:cs="Arial"/>
          <w:vertAlign w:val="superscript"/>
          <w:lang w:bidi="en-US"/>
        </w:rPr>
        <w:t xml:space="preserve">  </w:t>
      </w:r>
    </w:p>
    <w:p w14:paraId="2068898E" w14:textId="3C7653A0" w:rsidR="006F453F" w:rsidRPr="00037E09" w:rsidRDefault="00A617A5" w:rsidP="006F453F">
      <w:pPr>
        <w:spacing w:line="360" w:lineRule="auto"/>
        <w:ind w:firstLine="720"/>
        <w:rPr>
          <w:rFonts w:ascii="Arial" w:eastAsiaTheme="minorEastAsia" w:hAnsi="Arial" w:cs="Arial"/>
          <w:lang w:bidi="en-US"/>
        </w:rPr>
      </w:pPr>
      <w:proofErr w:type="gramStart"/>
      <w:r>
        <w:rPr>
          <w:rFonts w:ascii="Arial" w:eastAsiaTheme="minorEastAsia" w:hAnsi="Arial" w:cs="Arial"/>
          <w:vertAlign w:val="superscript"/>
          <w:lang w:bidi="en-US"/>
        </w:rPr>
        <w:t>g</w:t>
      </w:r>
      <w:proofErr w:type="gramEnd"/>
      <w:r w:rsidR="006F453F" w:rsidRPr="00037E09">
        <w:rPr>
          <w:rFonts w:ascii="Arial" w:eastAsiaTheme="minorEastAsia" w:hAnsi="Arial" w:cs="Arial"/>
          <w:lang w:bidi="en-US"/>
        </w:rPr>
        <w:t xml:space="preserve"> eGFR = estimated glomerular filtration rate</w:t>
      </w:r>
    </w:p>
    <w:p w14:paraId="6571C5FB" w14:textId="77777777" w:rsidR="006F453F" w:rsidRPr="00037E09" w:rsidRDefault="006F453F" w:rsidP="006F453F">
      <w:pPr>
        <w:spacing w:line="360" w:lineRule="auto"/>
        <w:ind w:left="720"/>
        <w:rPr>
          <w:rFonts w:ascii="Arial" w:eastAsiaTheme="minorHAnsi" w:hAnsi="Arial" w:cs="Arial"/>
          <w:lang w:val="en-US"/>
        </w:rPr>
      </w:pPr>
      <w:proofErr w:type="gramStart"/>
      <w:r>
        <w:rPr>
          <w:rFonts w:ascii="Arial" w:eastAsiaTheme="minorEastAsia" w:hAnsi="Arial" w:cs="Arial"/>
          <w:vertAlign w:val="superscript"/>
          <w:lang w:bidi="en-US"/>
        </w:rPr>
        <w:t>g</w:t>
      </w:r>
      <w:proofErr w:type="gramEnd"/>
      <w:r w:rsidRPr="00037E09">
        <w:rPr>
          <w:rFonts w:ascii="Arial" w:eastAsiaTheme="minorEastAsia" w:hAnsi="Arial" w:cs="Arial"/>
          <w:vertAlign w:val="superscript"/>
          <w:lang w:bidi="en-US"/>
        </w:rPr>
        <w:t xml:space="preserve"> </w:t>
      </w:r>
      <w:r w:rsidRPr="00037E09">
        <w:rPr>
          <w:rFonts w:ascii="Arial" w:eastAsiaTheme="minorEastAsia" w:hAnsi="Arial" w:cs="Arial"/>
          <w:lang w:bidi="en-US"/>
        </w:rPr>
        <w:t xml:space="preserve">sample summary score (mean) (higher scores indicative of less belief in necessity </w:t>
      </w:r>
      <w:r w:rsidRPr="00037E09">
        <w:rPr>
          <w:rFonts w:ascii="Arial" w:eastAsiaTheme="minorHAnsi" w:hAnsi="Arial" w:cs="Arial"/>
          <w:lang w:val="en-US"/>
        </w:rPr>
        <w:t>or acceptability of ART)</w:t>
      </w:r>
    </w:p>
    <w:p w14:paraId="58C50D44" w14:textId="77777777" w:rsidR="006F453F" w:rsidRPr="00037E09" w:rsidRDefault="006F453F" w:rsidP="006F453F">
      <w:pPr>
        <w:spacing w:line="360" w:lineRule="auto"/>
        <w:ind w:left="720"/>
        <w:rPr>
          <w:rFonts w:ascii="Arial" w:eastAsiaTheme="minorHAnsi" w:hAnsi="Arial" w:cs="Arial"/>
          <w:lang w:val="en-US"/>
        </w:rPr>
      </w:pPr>
      <w:proofErr w:type="gramStart"/>
      <w:r>
        <w:rPr>
          <w:rFonts w:ascii="Arial" w:eastAsiaTheme="minorHAnsi" w:hAnsi="Arial" w:cs="Arial"/>
          <w:vertAlign w:val="superscript"/>
          <w:lang w:val="en-US"/>
        </w:rPr>
        <w:t>h</w:t>
      </w:r>
      <w:proofErr w:type="gramEnd"/>
      <w:r w:rsidRPr="00037E09">
        <w:rPr>
          <w:rFonts w:ascii="Arial" w:eastAsiaTheme="minorHAnsi" w:hAnsi="Arial" w:cs="Arial"/>
          <w:lang w:val="en-US"/>
        </w:rPr>
        <w:t xml:space="preserve"> sample summary score (mean) (higher score indicative of lower quality of life)</w:t>
      </w:r>
    </w:p>
    <w:p w14:paraId="574F3442" w14:textId="7E1F677A" w:rsidR="008836E9" w:rsidRDefault="008836E9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2CA6648D" w14:textId="77777777" w:rsidR="008836E9" w:rsidRDefault="008836E9" w:rsidP="00B17E75">
      <w:pPr>
        <w:ind w:left="2880" w:hanging="2880"/>
        <w:rPr>
          <w:rFonts w:ascii="Arial" w:hAnsi="Arial" w:cs="Arial"/>
          <w:b/>
        </w:rPr>
        <w:sectPr w:rsidR="008836E9" w:rsidSect="008836E9">
          <w:headerReference w:type="default" r:id="rId8"/>
          <w:footerReference w:type="default" r:id="rId9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985F2B1" w14:textId="6418ABF3" w:rsidR="00DE15CD" w:rsidRDefault="00037E09" w:rsidP="00B17E75">
      <w:pPr>
        <w:ind w:left="2880" w:hanging="2880"/>
        <w:rPr>
          <w:rFonts w:ascii="Arial" w:eastAsiaTheme="minorHAnsi" w:hAnsi="Arial" w:cs="Arial"/>
          <w:b/>
          <w:lang w:val="en-US"/>
        </w:rPr>
      </w:pPr>
      <w:r>
        <w:rPr>
          <w:rFonts w:ascii="Arial" w:hAnsi="Arial" w:cs="Arial"/>
          <w:b/>
        </w:rPr>
        <w:lastRenderedPageBreak/>
        <w:t xml:space="preserve">Supplementary Table </w:t>
      </w:r>
      <w:r w:rsidR="008836E9">
        <w:rPr>
          <w:rFonts w:ascii="Arial" w:hAnsi="Arial" w:cs="Arial"/>
          <w:b/>
        </w:rPr>
        <w:t>2</w:t>
      </w:r>
      <w:r>
        <w:rPr>
          <w:rFonts w:ascii="Arial" w:hAnsi="Arial" w:cs="Arial"/>
          <w:b/>
        </w:rPr>
        <w:tab/>
      </w:r>
      <w:r w:rsidR="00C436D8">
        <w:rPr>
          <w:rFonts w:ascii="Arial" w:eastAsiaTheme="minorHAnsi" w:hAnsi="Arial" w:cs="Arial"/>
          <w:b/>
          <w:lang w:val="en-US"/>
        </w:rPr>
        <w:t>Antiretroviral regimens</w:t>
      </w:r>
    </w:p>
    <w:p w14:paraId="02BC6591" w14:textId="77777777" w:rsidR="00DE15CD" w:rsidRPr="000C1D0E" w:rsidRDefault="00DE15CD" w:rsidP="00DE15CD">
      <w:pPr>
        <w:spacing w:line="480" w:lineRule="auto"/>
        <w:ind w:firstLine="720"/>
        <w:rPr>
          <w:rFonts w:ascii="Arial" w:hAnsi="Arial" w:cs="Arial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21"/>
        <w:gridCol w:w="4621"/>
      </w:tblGrid>
      <w:tr w:rsidR="00C436D8" w14:paraId="292A0436" w14:textId="77777777" w:rsidTr="00D342CF">
        <w:tc>
          <w:tcPr>
            <w:tcW w:w="4621" w:type="dxa"/>
            <w:vAlign w:val="center"/>
          </w:tcPr>
          <w:p w14:paraId="2A33ABF3" w14:textId="77777777" w:rsidR="00C436D8" w:rsidRDefault="00C436D8" w:rsidP="00D342CF">
            <w:pPr>
              <w:spacing w:before="120" w:line="480" w:lineRule="auto"/>
              <w:rPr>
                <w:rFonts w:ascii="Arial" w:eastAsiaTheme="minorHAnsi" w:hAnsi="Arial" w:cs="Arial"/>
                <w:b/>
                <w:lang w:val="en-US"/>
              </w:rPr>
            </w:pPr>
            <w:r>
              <w:rPr>
                <w:rFonts w:ascii="Arial" w:eastAsiaTheme="minorHAnsi" w:hAnsi="Arial" w:cs="Arial"/>
                <w:b/>
                <w:lang w:val="en-US"/>
              </w:rPr>
              <w:t>Antiretroviral regimen</w:t>
            </w:r>
          </w:p>
        </w:tc>
        <w:tc>
          <w:tcPr>
            <w:tcW w:w="4621" w:type="dxa"/>
            <w:vAlign w:val="center"/>
          </w:tcPr>
          <w:p w14:paraId="1B586511" w14:textId="77777777" w:rsidR="00C436D8" w:rsidRDefault="00C436D8" w:rsidP="00D342CF">
            <w:pPr>
              <w:spacing w:before="120" w:line="480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proofErr w:type="gramStart"/>
            <w:r>
              <w:rPr>
                <w:rFonts w:ascii="Arial" w:eastAsiaTheme="minorHAnsi" w:hAnsi="Arial" w:cs="Arial"/>
                <w:b/>
                <w:lang w:val="en-US"/>
              </w:rPr>
              <w:t>n</w:t>
            </w:r>
            <w:proofErr w:type="gramEnd"/>
            <w:r>
              <w:rPr>
                <w:rFonts w:ascii="Arial" w:eastAsiaTheme="minorHAnsi" w:hAnsi="Arial" w:cs="Arial"/>
                <w:b/>
                <w:lang w:val="en-US"/>
              </w:rPr>
              <w:t xml:space="preserve"> (%)</w:t>
            </w:r>
          </w:p>
        </w:tc>
      </w:tr>
      <w:tr w:rsidR="00C436D8" w14:paraId="72742BC8" w14:textId="77777777" w:rsidTr="00D342CF">
        <w:tc>
          <w:tcPr>
            <w:tcW w:w="4621" w:type="dxa"/>
            <w:vAlign w:val="center"/>
          </w:tcPr>
          <w:p w14:paraId="4BF04696" w14:textId="77777777" w:rsidR="00C436D8" w:rsidRPr="00B17E75" w:rsidRDefault="00C436D8" w:rsidP="00D342CF">
            <w:pPr>
              <w:spacing w:line="480" w:lineRule="auto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NRTI with </w:t>
            </w:r>
            <w:r w:rsidRPr="00B17E75">
              <w:rPr>
                <w:rFonts w:ascii="Arial" w:eastAsiaTheme="minorHAnsi" w:hAnsi="Arial" w:cs="Arial"/>
                <w:lang w:val="en-US"/>
              </w:rPr>
              <w:t>NNRTI</w:t>
            </w:r>
          </w:p>
        </w:tc>
        <w:tc>
          <w:tcPr>
            <w:tcW w:w="4621" w:type="dxa"/>
            <w:vAlign w:val="center"/>
          </w:tcPr>
          <w:p w14:paraId="5BD0C075" w14:textId="77777777" w:rsidR="00C436D8" w:rsidRPr="00B17E75" w:rsidRDefault="00C436D8" w:rsidP="00D342CF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 w:rsidRPr="00B17E75">
              <w:rPr>
                <w:rFonts w:ascii="Arial" w:eastAsiaTheme="minorHAnsi" w:hAnsi="Arial" w:cs="Arial"/>
                <w:lang w:val="en-US"/>
              </w:rPr>
              <w:t>211 (40.4%)</w:t>
            </w:r>
          </w:p>
        </w:tc>
      </w:tr>
      <w:tr w:rsidR="00C436D8" w14:paraId="5B5E20F1" w14:textId="77777777" w:rsidTr="00D342CF">
        <w:tc>
          <w:tcPr>
            <w:tcW w:w="4621" w:type="dxa"/>
            <w:vAlign w:val="center"/>
          </w:tcPr>
          <w:p w14:paraId="6DC08B58" w14:textId="77777777" w:rsidR="00C436D8" w:rsidRPr="00B17E75" w:rsidRDefault="00C436D8" w:rsidP="00D342CF">
            <w:pPr>
              <w:spacing w:line="480" w:lineRule="auto"/>
              <w:rPr>
                <w:rFonts w:ascii="Arial" w:eastAsiaTheme="minorHAnsi" w:hAnsi="Arial" w:cs="Arial"/>
                <w:lang w:val="en-US"/>
              </w:rPr>
            </w:pPr>
            <w:r w:rsidRPr="00B17E75">
              <w:rPr>
                <w:rFonts w:ascii="Arial" w:eastAsiaTheme="minorHAnsi" w:hAnsi="Arial" w:cs="Arial"/>
                <w:lang w:val="en-US"/>
              </w:rPr>
              <w:t>NRTI and INSTI</w:t>
            </w:r>
          </w:p>
        </w:tc>
        <w:tc>
          <w:tcPr>
            <w:tcW w:w="4621" w:type="dxa"/>
            <w:vAlign w:val="center"/>
          </w:tcPr>
          <w:p w14:paraId="0EAE9A32" w14:textId="77777777" w:rsidR="00C436D8" w:rsidRPr="00B17E75" w:rsidRDefault="00C436D8" w:rsidP="00D342CF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 w:rsidRPr="00B17E75">
              <w:rPr>
                <w:rFonts w:ascii="Arial" w:eastAsiaTheme="minorHAnsi" w:hAnsi="Arial" w:cs="Arial"/>
                <w:lang w:val="en-US"/>
              </w:rPr>
              <w:t>99 (19.0%)</w:t>
            </w:r>
          </w:p>
        </w:tc>
      </w:tr>
      <w:tr w:rsidR="00C436D8" w14:paraId="444CC681" w14:textId="77777777" w:rsidTr="00D342CF">
        <w:tc>
          <w:tcPr>
            <w:tcW w:w="4621" w:type="dxa"/>
            <w:vAlign w:val="center"/>
          </w:tcPr>
          <w:p w14:paraId="4522A0E8" w14:textId="77777777" w:rsidR="00C436D8" w:rsidRPr="00B17E75" w:rsidRDefault="00C436D8" w:rsidP="00D342CF">
            <w:pPr>
              <w:spacing w:line="480" w:lineRule="auto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NRTI and PI</w:t>
            </w:r>
          </w:p>
        </w:tc>
        <w:tc>
          <w:tcPr>
            <w:tcW w:w="4621" w:type="dxa"/>
            <w:vAlign w:val="center"/>
          </w:tcPr>
          <w:p w14:paraId="5C83B893" w14:textId="77777777" w:rsidR="00C436D8" w:rsidRPr="00B17E75" w:rsidRDefault="00C436D8" w:rsidP="00D342CF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79 (15.1%)</w:t>
            </w:r>
          </w:p>
        </w:tc>
      </w:tr>
      <w:tr w:rsidR="00C436D8" w14:paraId="7A42BDB3" w14:textId="77777777" w:rsidTr="00D342CF">
        <w:trPr>
          <w:trHeight w:val="345"/>
        </w:trPr>
        <w:tc>
          <w:tcPr>
            <w:tcW w:w="4621" w:type="dxa"/>
            <w:vAlign w:val="center"/>
          </w:tcPr>
          <w:p w14:paraId="50681A4E" w14:textId="29B6768C" w:rsidR="00C436D8" w:rsidRPr="00B17E75" w:rsidRDefault="00C436D8" w:rsidP="00D342CF">
            <w:pPr>
              <w:spacing w:line="480" w:lineRule="auto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Alternate </w:t>
            </w:r>
            <w:proofErr w:type="spellStart"/>
            <w:r>
              <w:rPr>
                <w:rFonts w:ascii="Arial" w:eastAsiaTheme="minorHAnsi" w:hAnsi="Arial" w:cs="Arial"/>
                <w:lang w:val="en-US"/>
              </w:rPr>
              <w:t>regimen</w:t>
            </w:r>
            <w:r w:rsidR="00E22C88">
              <w:rPr>
                <w:rFonts w:ascii="Arial" w:eastAsiaTheme="minorHAnsi" w:hAnsi="Arial" w:cs="Arial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4621" w:type="dxa"/>
            <w:vAlign w:val="center"/>
          </w:tcPr>
          <w:p w14:paraId="44C5FB33" w14:textId="77777777" w:rsidR="00C436D8" w:rsidRPr="00B17E75" w:rsidRDefault="00C436D8" w:rsidP="00D342CF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133 (25.5%)</w:t>
            </w:r>
          </w:p>
        </w:tc>
      </w:tr>
    </w:tbl>
    <w:p w14:paraId="006F5482" w14:textId="77777777" w:rsidR="00C436D8" w:rsidRDefault="00C436D8" w:rsidP="00C436D8">
      <w:pPr>
        <w:spacing w:line="360" w:lineRule="auto"/>
        <w:rPr>
          <w:rFonts w:ascii="Arial" w:eastAsiaTheme="minorHAnsi" w:hAnsi="Arial" w:cs="Arial"/>
          <w:b/>
          <w:lang w:val="en-US"/>
        </w:rPr>
      </w:pPr>
    </w:p>
    <w:p w14:paraId="31135A6A" w14:textId="1606080B" w:rsidR="000057A9" w:rsidRPr="00B325E1" w:rsidRDefault="000057A9" w:rsidP="00C436D8">
      <w:pPr>
        <w:spacing w:line="360" w:lineRule="auto"/>
        <w:rPr>
          <w:rFonts w:ascii="Arial" w:eastAsiaTheme="minorHAnsi" w:hAnsi="Arial" w:cs="Arial"/>
          <w:lang w:val="en-US"/>
        </w:rPr>
      </w:pPr>
      <w:r w:rsidRPr="00B325E1">
        <w:rPr>
          <w:rFonts w:ascii="Arial" w:eastAsiaTheme="minorHAnsi" w:hAnsi="Arial" w:cs="Arial"/>
          <w:lang w:val="en-US"/>
        </w:rPr>
        <w:t>Abbreviations</w:t>
      </w:r>
    </w:p>
    <w:p w14:paraId="4A09AFC8" w14:textId="77777777" w:rsidR="00C436D8" w:rsidRPr="00B325E1" w:rsidRDefault="00C436D8" w:rsidP="00C436D8">
      <w:pPr>
        <w:spacing w:line="360" w:lineRule="auto"/>
        <w:rPr>
          <w:rFonts w:ascii="Arial" w:eastAsiaTheme="minorHAnsi" w:hAnsi="Arial" w:cs="Arial"/>
          <w:lang w:val="en-US"/>
        </w:rPr>
      </w:pPr>
    </w:p>
    <w:p w14:paraId="6588C56C" w14:textId="0435D99B" w:rsidR="009F5795" w:rsidRPr="00B325E1" w:rsidRDefault="000057A9" w:rsidP="00B17E75">
      <w:pPr>
        <w:spacing w:line="360" w:lineRule="auto"/>
        <w:rPr>
          <w:rFonts w:ascii="Arial" w:eastAsiaTheme="minorHAnsi" w:hAnsi="Arial" w:cs="Arial"/>
          <w:lang w:val="en-US"/>
        </w:rPr>
      </w:pPr>
      <w:r w:rsidRPr="00B325E1">
        <w:rPr>
          <w:rFonts w:ascii="Arial" w:eastAsiaTheme="minorHAnsi" w:hAnsi="Arial" w:cs="Arial"/>
          <w:lang w:val="en-US"/>
        </w:rPr>
        <w:t>NRTI</w:t>
      </w:r>
      <w:r w:rsidRPr="00B325E1">
        <w:rPr>
          <w:rFonts w:ascii="Arial" w:eastAsiaTheme="minorHAnsi" w:hAnsi="Arial" w:cs="Arial"/>
          <w:lang w:val="en-US"/>
        </w:rPr>
        <w:tab/>
      </w:r>
      <w:r w:rsidR="009F5795" w:rsidRPr="00B325E1">
        <w:rPr>
          <w:rFonts w:ascii="Arial" w:eastAsiaTheme="minorHAnsi" w:hAnsi="Arial" w:cs="Arial"/>
          <w:lang w:val="en-US"/>
        </w:rPr>
        <w:t>nucleoside reverse-transcriptase inhibitor</w:t>
      </w:r>
    </w:p>
    <w:p w14:paraId="32D42049" w14:textId="424A118C" w:rsidR="000057A9" w:rsidRPr="00B325E1" w:rsidRDefault="000057A9" w:rsidP="00B17E75">
      <w:pPr>
        <w:spacing w:line="360" w:lineRule="auto"/>
        <w:rPr>
          <w:rFonts w:ascii="Arial" w:eastAsiaTheme="minorHAnsi" w:hAnsi="Arial" w:cs="Arial"/>
          <w:lang w:val="en-US"/>
        </w:rPr>
      </w:pPr>
      <w:r w:rsidRPr="00B325E1">
        <w:rPr>
          <w:rFonts w:ascii="Arial" w:eastAsiaTheme="minorHAnsi" w:hAnsi="Arial" w:cs="Arial"/>
          <w:lang w:val="en-US"/>
        </w:rPr>
        <w:t>NNRTI</w:t>
      </w:r>
      <w:r w:rsidRPr="00B325E1">
        <w:rPr>
          <w:rFonts w:ascii="Arial" w:eastAsiaTheme="minorHAnsi" w:hAnsi="Arial" w:cs="Arial"/>
          <w:lang w:val="en-US"/>
        </w:rPr>
        <w:tab/>
        <w:t>non-</w:t>
      </w:r>
      <w:r w:rsidR="009F5795" w:rsidRPr="00B325E1">
        <w:rPr>
          <w:rFonts w:ascii="Arial" w:eastAsiaTheme="minorHAnsi" w:hAnsi="Arial" w:cs="Arial"/>
          <w:lang w:val="en-US"/>
        </w:rPr>
        <w:t xml:space="preserve">nucleoside reverse transcriptase inhibitor </w:t>
      </w:r>
    </w:p>
    <w:p w14:paraId="4BF72078" w14:textId="2E8FF57D" w:rsidR="00C91336" w:rsidRPr="00B325E1" w:rsidRDefault="000057A9" w:rsidP="00B17E75">
      <w:pPr>
        <w:spacing w:line="360" w:lineRule="auto"/>
        <w:rPr>
          <w:rFonts w:ascii="Arial" w:eastAsiaTheme="minorHAnsi" w:hAnsi="Arial" w:cs="Arial"/>
          <w:lang w:val="en-US"/>
        </w:rPr>
      </w:pPr>
      <w:r w:rsidRPr="00B325E1">
        <w:rPr>
          <w:rFonts w:ascii="Arial" w:eastAsiaTheme="minorHAnsi" w:hAnsi="Arial" w:cs="Arial"/>
          <w:lang w:val="en-US"/>
        </w:rPr>
        <w:t>INSTI</w:t>
      </w:r>
      <w:r w:rsidRPr="00B325E1">
        <w:rPr>
          <w:rFonts w:ascii="Arial" w:eastAsiaTheme="minorHAnsi" w:hAnsi="Arial" w:cs="Arial"/>
          <w:lang w:val="en-US"/>
        </w:rPr>
        <w:tab/>
      </w:r>
      <w:r w:rsidR="00C91336" w:rsidRPr="00B325E1">
        <w:rPr>
          <w:rFonts w:ascii="Arial" w:eastAsiaTheme="minorHAnsi" w:hAnsi="Arial" w:cs="Arial"/>
          <w:lang w:val="en-US"/>
        </w:rPr>
        <w:t>integrase strand transfer inhibitor</w:t>
      </w:r>
    </w:p>
    <w:p w14:paraId="686C767A" w14:textId="63C976C7" w:rsidR="00C91336" w:rsidRPr="00B325E1" w:rsidRDefault="000057A9" w:rsidP="00B17E75">
      <w:pPr>
        <w:spacing w:line="360" w:lineRule="auto"/>
        <w:rPr>
          <w:rFonts w:ascii="Arial" w:eastAsiaTheme="minorHAnsi" w:hAnsi="Arial" w:cs="Arial"/>
          <w:lang w:val="en-US"/>
        </w:rPr>
      </w:pPr>
      <w:r w:rsidRPr="00B325E1">
        <w:rPr>
          <w:rFonts w:ascii="Arial" w:eastAsiaTheme="minorHAnsi" w:hAnsi="Arial" w:cs="Arial"/>
          <w:lang w:val="en-US"/>
        </w:rPr>
        <w:t>PI</w:t>
      </w:r>
      <w:r w:rsidRPr="00B325E1">
        <w:rPr>
          <w:rFonts w:ascii="Arial" w:eastAsiaTheme="minorHAnsi" w:hAnsi="Arial" w:cs="Arial"/>
          <w:lang w:val="en-US"/>
        </w:rPr>
        <w:tab/>
        <w:t xml:space="preserve">boosted </w:t>
      </w:r>
      <w:r w:rsidR="00C91336" w:rsidRPr="00B325E1">
        <w:rPr>
          <w:rFonts w:ascii="Arial" w:eastAsiaTheme="minorHAnsi" w:hAnsi="Arial" w:cs="Arial"/>
          <w:lang w:val="en-US"/>
        </w:rPr>
        <w:t>protease inhibitor</w:t>
      </w:r>
    </w:p>
    <w:p w14:paraId="6F66F07F" w14:textId="77777777" w:rsidR="000057A9" w:rsidRPr="00B325E1" w:rsidRDefault="000057A9" w:rsidP="00B17E75">
      <w:pPr>
        <w:spacing w:line="360" w:lineRule="auto"/>
        <w:rPr>
          <w:rFonts w:ascii="Arial" w:eastAsiaTheme="minorHAnsi" w:hAnsi="Arial" w:cs="Arial"/>
          <w:lang w:val="en-US"/>
        </w:rPr>
      </w:pPr>
    </w:p>
    <w:p w14:paraId="668854D0" w14:textId="268079A2" w:rsidR="00C91336" w:rsidRPr="00B325E1" w:rsidRDefault="00E22C88" w:rsidP="00B17E75">
      <w:pPr>
        <w:spacing w:line="360" w:lineRule="auto"/>
        <w:rPr>
          <w:rFonts w:ascii="Arial" w:eastAsiaTheme="minorHAnsi" w:hAnsi="Arial" w:cs="Arial"/>
          <w:lang w:val="en-US"/>
        </w:rPr>
      </w:pPr>
      <w:proofErr w:type="spellStart"/>
      <w:proofErr w:type="gramStart"/>
      <w:r w:rsidRPr="00B325E1">
        <w:rPr>
          <w:rFonts w:ascii="Arial" w:eastAsiaTheme="minorHAnsi" w:hAnsi="Arial" w:cs="Arial"/>
          <w:vertAlign w:val="superscript"/>
          <w:lang w:val="en-US"/>
        </w:rPr>
        <w:t>a</w:t>
      </w:r>
      <w:proofErr w:type="spellEnd"/>
      <w:proofErr w:type="gramEnd"/>
      <w:r w:rsidRPr="00B325E1">
        <w:rPr>
          <w:rFonts w:ascii="Arial" w:eastAsiaTheme="minorHAnsi" w:hAnsi="Arial" w:cs="Arial"/>
          <w:lang w:val="en-US"/>
        </w:rPr>
        <w:t xml:space="preserve"> </w:t>
      </w:r>
      <w:r w:rsidR="000057A9" w:rsidRPr="00B325E1">
        <w:rPr>
          <w:rFonts w:ascii="Arial" w:eastAsiaTheme="minorHAnsi" w:hAnsi="Arial" w:cs="Arial"/>
          <w:lang w:val="en-US"/>
        </w:rPr>
        <w:t xml:space="preserve">Alternate regimens were </w:t>
      </w:r>
      <w:r w:rsidR="00C91336" w:rsidRPr="00B325E1">
        <w:rPr>
          <w:rFonts w:ascii="Arial" w:eastAsiaTheme="minorHAnsi" w:hAnsi="Arial" w:cs="Arial"/>
          <w:lang w:val="en-US"/>
        </w:rPr>
        <w:t>predominantly 3-class or NRTI-sparing</w:t>
      </w:r>
    </w:p>
    <w:p w14:paraId="6F3CF966" w14:textId="77777777" w:rsidR="00C436D8" w:rsidRDefault="00C436D8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795C96D" w14:textId="33918F2F" w:rsidR="00C436D8" w:rsidRDefault="008836E9" w:rsidP="00037E09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eastAsiaTheme="minorHAnsi" w:hAnsi="Arial" w:cs="Arial"/>
          <w:b/>
          <w:lang w:val="en-US"/>
        </w:rPr>
        <w:lastRenderedPageBreak/>
        <w:t>Supplementary Table 3</w:t>
      </w:r>
      <w:r w:rsidR="00C436D8">
        <w:rPr>
          <w:rFonts w:ascii="Arial" w:eastAsiaTheme="minorHAnsi" w:hAnsi="Arial" w:cs="Arial"/>
          <w:b/>
          <w:lang w:val="en-US"/>
        </w:rPr>
        <w:tab/>
        <w:t>Recreational drug use</w:t>
      </w:r>
      <w:r w:rsidR="00C436D8" w:rsidRPr="000D600F">
        <w:rPr>
          <w:rFonts w:ascii="Arial" w:hAnsi="Arial" w:cs="Arial"/>
          <w:b/>
        </w:rPr>
        <w:t xml:space="preserve"> </w:t>
      </w:r>
    </w:p>
    <w:p w14:paraId="1138BD36" w14:textId="77777777" w:rsidR="00C436D8" w:rsidRDefault="00C436D8" w:rsidP="00037E09">
      <w:pPr>
        <w:spacing w:after="160" w:line="259" w:lineRule="auto"/>
        <w:rPr>
          <w:rFonts w:ascii="Arial" w:hAnsi="Arial" w:cs="Arial"/>
          <w:b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21"/>
        <w:gridCol w:w="4621"/>
      </w:tblGrid>
      <w:tr w:rsidR="00C436D8" w14:paraId="4AA5A360" w14:textId="77777777" w:rsidTr="00D342CF">
        <w:tc>
          <w:tcPr>
            <w:tcW w:w="4621" w:type="dxa"/>
          </w:tcPr>
          <w:p w14:paraId="3C580B80" w14:textId="77777777" w:rsidR="00C436D8" w:rsidRPr="000D600F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Drug</w:t>
            </w:r>
          </w:p>
        </w:tc>
        <w:tc>
          <w:tcPr>
            <w:tcW w:w="4621" w:type="dxa"/>
          </w:tcPr>
          <w:p w14:paraId="18BDF67C" w14:textId="77777777" w:rsidR="00C436D8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>
              <w:rPr>
                <w:rFonts w:ascii="Arial" w:eastAsiaTheme="minorHAnsi" w:hAnsi="Arial" w:cs="Arial"/>
                <w:b/>
                <w:lang w:val="en-US"/>
              </w:rPr>
              <w:t>n (%) who used monthly or more</w:t>
            </w:r>
          </w:p>
        </w:tc>
      </w:tr>
      <w:tr w:rsidR="00C436D8" w14:paraId="336F03B4" w14:textId="77777777" w:rsidTr="00D342CF">
        <w:tc>
          <w:tcPr>
            <w:tcW w:w="4621" w:type="dxa"/>
          </w:tcPr>
          <w:p w14:paraId="4F7979C8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marijuana</w:t>
            </w:r>
          </w:p>
        </w:tc>
        <w:tc>
          <w:tcPr>
            <w:tcW w:w="4621" w:type="dxa"/>
          </w:tcPr>
          <w:p w14:paraId="0241DAAE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94 (18.0%)</w:t>
            </w:r>
          </w:p>
        </w:tc>
      </w:tr>
      <w:tr w:rsidR="00C436D8" w:rsidRPr="00AD5BFD" w14:paraId="2AF61D25" w14:textId="77777777" w:rsidTr="00D342CF">
        <w:tc>
          <w:tcPr>
            <w:tcW w:w="4621" w:type="dxa"/>
          </w:tcPr>
          <w:p w14:paraId="44EDD69A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amyl-nitrate/poppers</w:t>
            </w:r>
          </w:p>
        </w:tc>
        <w:tc>
          <w:tcPr>
            <w:tcW w:w="4621" w:type="dxa"/>
          </w:tcPr>
          <w:p w14:paraId="734EA3FD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67 (12.8%)</w:t>
            </w:r>
          </w:p>
        </w:tc>
      </w:tr>
      <w:tr w:rsidR="00C436D8" w14:paraId="4B81C233" w14:textId="77777777" w:rsidTr="00D342CF">
        <w:tc>
          <w:tcPr>
            <w:tcW w:w="4621" w:type="dxa"/>
          </w:tcPr>
          <w:p w14:paraId="3EC8CE36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benzodiazepines</w:t>
            </w:r>
          </w:p>
        </w:tc>
        <w:tc>
          <w:tcPr>
            <w:tcW w:w="4621" w:type="dxa"/>
          </w:tcPr>
          <w:p w14:paraId="389BC92E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39 (7.5%)</w:t>
            </w:r>
          </w:p>
        </w:tc>
      </w:tr>
      <w:tr w:rsidR="00C436D8" w14:paraId="3E5591B4" w14:textId="77777777" w:rsidTr="00D342CF">
        <w:tc>
          <w:tcPr>
            <w:tcW w:w="4621" w:type="dxa"/>
          </w:tcPr>
          <w:p w14:paraId="4C040C39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ecstasy</w:t>
            </w:r>
          </w:p>
        </w:tc>
        <w:tc>
          <w:tcPr>
            <w:tcW w:w="4621" w:type="dxa"/>
          </w:tcPr>
          <w:p w14:paraId="5255BD8C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1 (0.2%)</w:t>
            </w:r>
          </w:p>
        </w:tc>
      </w:tr>
      <w:tr w:rsidR="00C436D8" w14:paraId="472D2E3C" w14:textId="77777777" w:rsidTr="00D342CF">
        <w:tc>
          <w:tcPr>
            <w:tcW w:w="4621" w:type="dxa"/>
          </w:tcPr>
          <w:p w14:paraId="73C38B2B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injected speed or amphetamines</w:t>
            </w:r>
          </w:p>
        </w:tc>
        <w:tc>
          <w:tcPr>
            <w:tcW w:w="4621" w:type="dxa"/>
          </w:tcPr>
          <w:p w14:paraId="2FBED63A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20 (3.8%)</w:t>
            </w:r>
          </w:p>
        </w:tc>
      </w:tr>
      <w:tr w:rsidR="00C436D8" w14:paraId="08F127F8" w14:textId="77777777" w:rsidTr="00D342CF">
        <w:tc>
          <w:tcPr>
            <w:tcW w:w="4621" w:type="dxa"/>
          </w:tcPr>
          <w:p w14:paraId="2B53925C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snorted/smoked speed/amphetamines</w:t>
            </w:r>
          </w:p>
        </w:tc>
        <w:tc>
          <w:tcPr>
            <w:tcW w:w="4621" w:type="dxa"/>
          </w:tcPr>
          <w:p w14:paraId="40228FBD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17 (3.3%)</w:t>
            </w:r>
          </w:p>
        </w:tc>
      </w:tr>
      <w:tr w:rsidR="00C436D8" w14:paraId="4EAE4003" w14:textId="77777777" w:rsidTr="00D342CF">
        <w:tc>
          <w:tcPr>
            <w:tcW w:w="4621" w:type="dxa"/>
          </w:tcPr>
          <w:p w14:paraId="2697148F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injected cocaine</w:t>
            </w:r>
          </w:p>
        </w:tc>
        <w:tc>
          <w:tcPr>
            <w:tcW w:w="4621" w:type="dxa"/>
          </w:tcPr>
          <w:p w14:paraId="0CFC8606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2 (0.4%)</w:t>
            </w:r>
          </w:p>
        </w:tc>
      </w:tr>
      <w:tr w:rsidR="00C436D8" w14:paraId="269FED33" w14:textId="77777777" w:rsidTr="00D342CF">
        <w:tc>
          <w:tcPr>
            <w:tcW w:w="4621" w:type="dxa"/>
          </w:tcPr>
          <w:p w14:paraId="0DDA96E6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snorted cocaine</w:t>
            </w:r>
          </w:p>
        </w:tc>
        <w:tc>
          <w:tcPr>
            <w:tcW w:w="4621" w:type="dxa"/>
          </w:tcPr>
          <w:p w14:paraId="15DBA6EF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3 (0.6%)</w:t>
            </w:r>
          </w:p>
        </w:tc>
      </w:tr>
      <w:tr w:rsidR="00C436D8" w14:paraId="0513F7E7" w14:textId="77777777" w:rsidTr="00D342CF">
        <w:tc>
          <w:tcPr>
            <w:tcW w:w="4621" w:type="dxa"/>
          </w:tcPr>
          <w:p w14:paraId="605B9737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crystal methamphetamines</w:t>
            </w:r>
          </w:p>
        </w:tc>
        <w:tc>
          <w:tcPr>
            <w:tcW w:w="4621" w:type="dxa"/>
          </w:tcPr>
          <w:p w14:paraId="34C50314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23 (4.4%)</w:t>
            </w:r>
          </w:p>
        </w:tc>
      </w:tr>
      <w:tr w:rsidR="00C436D8" w14:paraId="04679938" w14:textId="77777777" w:rsidTr="00D342CF">
        <w:tc>
          <w:tcPr>
            <w:tcW w:w="4621" w:type="dxa"/>
          </w:tcPr>
          <w:p w14:paraId="6A1A0007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GHB/GBH/liquid E/fantasy</w:t>
            </w:r>
          </w:p>
        </w:tc>
        <w:tc>
          <w:tcPr>
            <w:tcW w:w="4621" w:type="dxa"/>
          </w:tcPr>
          <w:p w14:paraId="028005B5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6 (1.1%)</w:t>
            </w:r>
          </w:p>
        </w:tc>
      </w:tr>
      <w:tr w:rsidR="00C436D8" w14:paraId="23C29745" w14:textId="77777777" w:rsidTr="00D342CF">
        <w:tc>
          <w:tcPr>
            <w:tcW w:w="4621" w:type="dxa"/>
          </w:tcPr>
          <w:p w14:paraId="156DB01F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LSD</w:t>
            </w:r>
          </w:p>
        </w:tc>
        <w:tc>
          <w:tcPr>
            <w:tcW w:w="4621" w:type="dxa"/>
          </w:tcPr>
          <w:p w14:paraId="2C0A5744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2 (0.4%)</w:t>
            </w:r>
          </w:p>
        </w:tc>
      </w:tr>
      <w:tr w:rsidR="00C436D8" w14:paraId="5B9660CD" w14:textId="77777777" w:rsidTr="00D342CF">
        <w:tc>
          <w:tcPr>
            <w:tcW w:w="4621" w:type="dxa"/>
          </w:tcPr>
          <w:p w14:paraId="7B31FFCD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PDE5 inhibitors</w:t>
            </w:r>
          </w:p>
        </w:tc>
        <w:tc>
          <w:tcPr>
            <w:tcW w:w="4621" w:type="dxa"/>
          </w:tcPr>
          <w:p w14:paraId="482F59D7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67 (12.8%)</w:t>
            </w:r>
          </w:p>
        </w:tc>
      </w:tr>
      <w:tr w:rsidR="00C436D8" w14:paraId="438E9DB3" w14:textId="77777777" w:rsidTr="00D342CF">
        <w:tc>
          <w:tcPr>
            <w:tcW w:w="4621" w:type="dxa"/>
          </w:tcPr>
          <w:p w14:paraId="330C6E31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heroin</w:t>
            </w:r>
          </w:p>
        </w:tc>
        <w:tc>
          <w:tcPr>
            <w:tcW w:w="4621" w:type="dxa"/>
          </w:tcPr>
          <w:p w14:paraId="7EEC1FD8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3 (0.6%)</w:t>
            </w:r>
          </w:p>
        </w:tc>
      </w:tr>
      <w:tr w:rsidR="00C436D8" w14:paraId="14C8FCFF" w14:textId="77777777" w:rsidTr="00D342CF">
        <w:tc>
          <w:tcPr>
            <w:tcW w:w="4621" w:type="dxa"/>
          </w:tcPr>
          <w:p w14:paraId="5144BC29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methadone</w:t>
            </w:r>
          </w:p>
        </w:tc>
        <w:tc>
          <w:tcPr>
            <w:tcW w:w="4621" w:type="dxa"/>
          </w:tcPr>
          <w:p w14:paraId="54F34C75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9 (1.7%)</w:t>
            </w:r>
          </w:p>
        </w:tc>
      </w:tr>
      <w:tr w:rsidR="00C436D8" w14:paraId="4BF94FBE" w14:textId="77777777" w:rsidTr="00D342CF">
        <w:tc>
          <w:tcPr>
            <w:tcW w:w="4621" w:type="dxa"/>
          </w:tcPr>
          <w:p w14:paraId="7D9E89F7" w14:textId="77777777" w:rsidR="00C436D8" w:rsidRPr="00AD5BFD" w:rsidRDefault="00C436D8" w:rsidP="00D342CF">
            <w:pPr>
              <w:spacing w:after="160" w:line="259" w:lineRule="auto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opiates</w:t>
            </w:r>
          </w:p>
        </w:tc>
        <w:tc>
          <w:tcPr>
            <w:tcW w:w="4621" w:type="dxa"/>
          </w:tcPr>
          <w:p w14:paraId="461FC5F0" w14:textId="77777777" w:rsidR="00C436D8" w:rsidRPr="00AD5BFD" w:rsidRDefault="00C436D8" w:rsidP="00D342CF">
            <w:pPr>
              <w:spacing w:after="160" w:line="259" w:lineRule="auto"/>
              <w:jc w:val="center"/>
              <w:rPr>
                <w:rFonts w:ascii="Arial" w:eastAsiaTheme="minorHAnsi" w:hAnsi="Arial" w:cs="Arial"/>
                <w:b/>
                <w:lang w:val="en-US"/>
              </w:rPr>
            </w:pPr>
            <w:r w:rsidRPr="00AD5BFD">
              <w:rPr>
                <w:rFonts w:ascii="Arial" w:hAnsi="Arial" w:cs="Arial"/>
              </w:rPr>
              <w:t>11 (2.1%)</w:t>
            </w:r>
          </w:p>
        </w:tc>
      </w:tr>
      <w:tr w:rsidR="00636673" w14:paraId="5BA11093" w14:textId="77777777" w:rsidTr="00D342CF">
        <w:tc>
          <w:tcPr>
            <w:tcW w:w="4621" w:type="dxa"/>
          </w:tcPr>
          <w:p w14:paraId="5932C27B" w14:textId="555A5A0C" w:rsidR="00636673" w:rsidRPr="00AD5BFD" w:rsidRDefault="00636673" w:rsidP="00D342CF">
            <w:pPr>
              <w:spacing w:after="160" w:line="259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igarettes</w:t>
            </w:r>
          </w:p>
        </w:tc>
        <w:tc>
          <w:tcPr>
            <w:tcW w:w="4621" w:type="dxa"/>
          </w:tcPr>
          <w:p w14:paraId="0B5BCBAB" w14:textId="7909153C" w:rsidR="00636673" w:rsidRPr="00AD5BFD" w:rsidRDefault="00636673" w:rsidP="00D342CF">
            <w:pPr>
              <w:spacing w:after="160" w:line="259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3 (27.4)</w:t>
            </w:r>
          </w:p>
        </w:tc>
      </w:tr>
      <w:tr w:rsidR="00636673" w14:paraId="38D4A83E" w14:textId="77777777" w:rsidTr="00D342CF">
        <w:tc>
          <w:tcPr>
            <w:tcW w:w="4621" w:type="dxa"/>
          </w:tcPr>
          <w:p w14:paraId="0D61B1E8" w14:textId="4AA2E7AC" w:rsidR="00636673" w:rsidRDefault="00636673" w:rsidP="00D342CF">
            <w:pPr>
              <w:spacing w:after="160" w:line="259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lcohol dependence (CAGE [27])</w:t>
            </w:r>
          </w:p>
        </w:tc>
        <w:tc>
          <w:tcPr>
            <w:tcW w:w="4621" w:type="dxa"/>
          </w:tcPr>
          <w:p w14:paraId="77F2CDF8" w14:textId="669E9FDA" w:rsidR="00636673" w:rsidRDefault="00636673" w:rsidP="00D342CF">
            <w:pPr>
              <w:spacing w:after="160" w:line="259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6 (20.3)</w:t>
            </w:r>
          </w:p>
        </w:tc>
      </w:tr>
    </w:tbl>
    <w:p w14:paraId="0CAB3A22" w14:textId="77777777" w:rsidR="00702BCA" w:rsidRDefault="00C436D8" w:rsidP="00037E09">
      <w:pPr>
        <w:spacing w:after="160" w:line="259" w:lineRule="auto"/>
        <w:rPr>
          <w:rFonts w:ascii="Arial" w:hAnsi="Arial" w:cs="Arial"/>
          <w:b/>
        </w:rPr>
      </w:pPr>
      <w:r w:rsidRPr="000D600F">
        <w:rPr>
          <w:rFonts w:ascii="Arial" w:hAnsi="Arial" w:cs="Arial"/>
          <w:b/>
        </w:rPr>
        <w:t xml:space="preserve"> </w:t>
      </w:r>
    </w:p>
    <w:p w14:paraId="39B6E0C7" w14:textId="77777777" w:rsidR="00702BCA" w:rsidRDefault="00702BCA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0728243" w14:textId="61248E23" w:rsidR="00702BCA" w:rsidRDefault="00702BCA" w:rsidP="00702BCA">
      <w:pPr>
        <w:spacing w:after="160" w:line="259" w:lineRule="auto"/>
        <w:ind w:left="2880" w:hanging="288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Table 4</w:t>
      </w:r>
      <w:r w:rsidRPr="00702BCA">
        <w:rPr>
          <w:rFonts w:ascii="Arial" w:eastAsiaTheme="minorHAnsi" w:hAnsi="Arial" w:cs="Arial"/>
          <w:b/>
          <w:lang w:val="en-US"/>
        </w:rPr>
        <w:t xml:space="preserve"> </w:t>
      </w:r>
      <w:r w:rsidR="003425DB">
        <w:rPr>
          <w:rFonts w:ascii="Arial" w:eastAsiaTheme="minorHAnsi" w:hAnsi="Arial" w:cs="Arial"/>
          <w:b/>
          <w:lang w:val="en-US"/>
        </w:rPr>
        <w:tab/>
        <w:t xml:space="preserve">Polypharmacy, PK/PD </w:t>
      </w:r>
      <w:r>
        <w:rPr>
          <w:rFonts w:ascii="Arial" w:eastAsiaTheme="minorHAnsi" w:hAnsi="Arial" w:cs="Arial"/>
          <w:b/>
          <w:lang w:val="en-US"/>
        </w:rPr>
        <w:t>interactions / contraindications</w:t>
      </w:r>
      <w:r w:rsidRPr="000D600F">
        <w:rPr>
          <w:rFonts w:ascii="Arial" w:hAnsi="Arial" w:cs="Arial"/>
          <w:b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87"/>
        <w:gridCol w:w="1418"/>
        <w:gridCol w:w="1337"/>
      </w:tblGrid>
      <w:tr w:rsidR="00702BCA" w:rsidRPr="00077ADE" w14:paraId="4E159644" w14:textId="77777777" w:rsidTr="00C068A2">
        <w:tc>
          <w:tcPr>
            <w:tcW w:w="64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CFCF61" w14:textId="24BB9432" w:rsidR="00702BCA" w:rsidRPr="00077ADE" w:rsidRDefault="00702BCA" w:rsidP="00732C76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Polypharmacy, PK/PD interaction or contraindication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539BC6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n</w:t>
            </w:r>
          </w:p>
        </w:tc>
        <w:tc>
          <w:tcPr>
            <w:tcW w:w="13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8BC51C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%</w:t>
            </w:r>
          </w:p>
        </w:tc>
      </w:tr>
      <w:tr w:rsidR="00702BCA" w:rsidRPr="00077ADE" w14:paraId="2779FBF0" w14:textId="77777777" w:rsidTr="00C068A2">
        <w:tc>
          <w:tcPr>
            <w:tcW w:w="6487" w:type="dxa"/>
            <w:tcBorders>
              <w:top w:val="single" w:sz="4" w:space="0" w:color="auto"/>
            </w:tcBorders>
            <w:vAlign w:val="center"/>
          </w:tcPr>
          <w:p w14:paraId="2D329967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None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0933D113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242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14:paraId="23E87269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46.4</w:t>
            </w:r>
          </w:p>
        </w:tc>
      </w:tr>
      <w:tr w:rsidR="00702BCA" w:rsidRPr="00077ADE" w14:paraId="287F4182" w14:textId="77777777" w:rsidTr="00C068A2">
        <w:tc>
          <w:tcPr>
            <w:tcW w:w="6487" w:type="dxa"/>
            <w:vAlign w:val="center"/>
          </w:tcPr>
          <w:p w14:paraId="0DC2FF35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1 </w:t>
            </w:r>
          </w:p>
        </w:tc>
        <w:tc>
          <w:tcPr>
            <w:tcW w:w="1418" w:type="dxa"/>
            <w:vAlign w:val="center"/>
          </w:tcPr>
          <w:p w14:paraId="0CC53FA4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165</w:t>
            </w:r>
          </w:p>
        </w:tc>
        <w:tc>
          <w:tcPr>
            <w:tcW w:w="1337" w:type="dxa"/>
            <w:vAlign w:val="center"/>
          </w:tcPr>
          <w:p w14:paraId="06273094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31.6</w:t>
            </w:r>
          </w:p>
        </w:tc>
      </w:tr>
      <w:tr w:rsidR="00702BCA" w:rsidRPr="00077ADE" w14:paraId="10C4E8FB" w14:textId="77777777" w:rsidTr="00C068A2">
        <w:tc>
          <w:tcPr>
            <w:tcW w:w="6487" w:type="dxa"/>
            <w:vAlign w:val="center"/>
          </w:tcPr>
          <w:p w14:paraId="3500E45B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2 </w:t>
            </w:r>
          </w:p>
        </w:tc>
        <w:tc>
          <w:tcPr>
            <w:tcW w:w="1418" w:type="dxa"/>
            <w:vAlign w:val="center"/>
          </w:tcPr>
          <w:p w14:paraId="7E453F83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81</w:t>
            </w:r>
          </w:p>
        </w:tc>
        <w:tc>
          <w:tcPr>
            <w:tcW w:w="1337" w:type="dxa"/>
            <w:vAlign w:val="center"/>
          </w:tcPr>
          <w:p w14:paraId="41A2773B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15.5</w:t>
            </w:r>
          </w:p>
        </w:tc>
      </w:tr>
      <w:tr w:rsidR="00702BCA" w:rsidRPr="00077ADE" w14:paraId="2447397C" w14:textId="77777777" w:rsidTr="00C068A2">
        <w:tc>
          <w:tcPr>
            <w:tcW w:w="6487" w:type="dxa"/>
            <w:tcBorders>
              <w:bottom w:val="nil"/>
            </w:tcBorders>
            <w:vAlign w:val="center"/>
          </w:tcPr>
          <w:p w14:paraId="6D2A90CA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3 </w:t>
            </w: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15018AA6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32</w:t>
            </w:r>
          </w:p>
        </w:tc>
        <w:tc>
          <w:tcPr>
            <w:tcW w:w="1337" w:type="dxa"/>
            <w:tcBorders>
              <w:bottom w:val="nil"/>
            </w:tcBorders>
            <w:vAlign w:val="center"/>
          </w:tcPr>
          <w:p w14:paraId="7730C01E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6.1</w:t>
            </w:r>
          </w:p>
        </w:tc>
      </w:tr>
      <w:tr w:rsidR="00702BCA" w:rsidRPr="00077ADE" w14:paraId="58033040" w14:textId="77777777" w:rsidTr="00C068A2">
        <w:tc>
          <w:tcPr>
            <w:tcW w:w="6487" w:type="dxa"/>
            <w:tcBorders>
              <w:top w:val="nil"/>
              <w:bottom w:val="single" w:sz="4" w:space="0" w:color="auto"/>
            </w:tcBorders>
            <w:vAlign w:val="center"/>
          </w:tcPr>
          <w:p w14:paraId="5B7503D1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 xml:space="preserve">4 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3320447D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2</w:t>
            </w:r>
          </w:p>
        </w:tc>
        <w:tc>
          <w:tcPr>
            <w:tcW w:w="1337" w:type="dxa"/>
            <w:tcBorders>
              <w:top w:val="nil"/>
              <w:bottom w:val="single" w:sz="4" w:space="0" w:color="auto"/>
            </w:tcBorders>
            <w:vAlign w:val="center"/>
          </w:tcPr>
          <w:p w14:paraId="77F047E6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0.4</w:t>
            </w:r>
          </w:p>
        </w:tc>
      </w:tr>
      <w:tr w:rsidR="00702BCA" w:rsidRPr="00077ADE" w14:paraId="4EEA10F0" w14:textId="77777777" w:rsidTr="00C068A2">
        <w:tc>
          <w:tcPr>
            <w:tcW w:w="6487" w:type="dxa"/>
            <w:tcBorders>
              <w:top w:val="single" w:sz="4" w:space="0" w:color="auto"/>
            </w:tcBorders>
            <w:vAlign w:val="center"/>
          </w:tcPr>
          <w:p w14:paraId="0D5EDE18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Total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0B7B0634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522</w:t>
            </w:r>
          </w:p>
        </w:tc>
        <w:tc>
          <w:tcPr>
            <w:tcW w:w="1337" w:type="dxa"/>
            <w:tcBorders>
              <w:top w:val="single" w:sz="4" w:space="0" w:color="auto"/>
            </w:tcBorders>
            <w:vAlign w:val="center"/>
          </w:tcPr>
          <w:p w14:paraId="09A9B74F" w14:textId="77777777" w:rsidR="00702BCA" w:rsidRPr="00077ADE" w:rsidRDefault="00702BCA" w:rsidP="00C068A2">
            <w:pPr>
              <w:spacing w:line="480" w:lineRule="auto"/>
              <w:jc w:val="center"/>
              <w:rPr>
                <w:rFonts w:ascii="Arial" w:eastAsiaTheme="minorHAnsi" w:hAnsi="Arial" w:cs="Arial"/>
                <w:lang w:val="en-US"/>
              </w:rPr>
            </w:pPr>
            <w:r>
              <w:rPr>
                <w:rFonts w:ascii="Arial" w:eastAsiaTheme="minorHAnsi" w:hAnsi="Arial" w:cs="Arial"/>
                <w:lang w:val="en-US"/>
              </w:rPr>
              <w:t>100</w:t>
            </w:r>
          </w:p>
        </w:tc>
      </w:tr>
    </w:tbl>
    <w:p w14:paraId="1AAEAD51" w14:textId="77777777" w:rsidR="00702BCA" w:rsidRDefault="00702BCA" w:rsidP="00702BCA">
      <w:pPr>
        <w:spacing w:after="160" w:line="259" w:lineRule="auto"/>
        <w:ind w:left="2880" w:hanging="2880"/>
        <w:rPr>
          <w:rFonts w:ascii="Arial" w:hAnsi="Arial" w:cs="Arial"/>
          <w:b/>
        </w:rPr>
      </w:pPr>
      <w:r w:rsidRPr="000D600F">
        <w:rPr>
          <w:rFonts w:ascii="Arial" w:hAnsi="Arial" w:cs="Arial"/>
          <w:b/>
        </w:rPr>
        <w:t xml:space="preserve"> </w:t>
      </w:r>
    </w:p>
    <w:p w14:paraId="201FB3D9" w14:textId="77777777" w:rsidR="00702BCA" w:rsidRDefault="00702BCA">
      <w:pPr>
        <w:spacing w:after="160" w:line="259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3711A065" w14:textId="77777777" w:rsidR="00702BCA" w:rsidRDefault="00702BCA" w:rsidP="00702BCA">
      <w:pPr>
        <w:spacing w:after="160" w:line="259" w:lineRule="auto"/>
        <w:ind w:left="2880" w:hanging="288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Table 5</w:t>
      </w:r>
      <w:r>
        <w:rPr>
          <w:rFonts w:ascii="Arial" w:hAnsi="Arial" w:cs="Arial"/>
          <w:b/>
        </w:rPr>
        <w:tab/>
      </w:r>
      <w:r>
        <w:rPr>
          <w:rFonts w:ascii="Arial" w:eastAsiaTheme="minorHAnsi" w:hAnsi="Arial" w:cs="Arial"/>
          <w:b/>
          <w:lang w:val="en-US"/>
        </w:rPr>
        <w:t>Medication a</w:t>
      </w:r>
      <w:r w:rsidRPr="008D6E1B">
        <w:rPr>
          <w:rFonts w:ascii="Arial" w:eastAsiaTheme="minorHAnsi" w:hAnsi="Arial" w:cs="Arial"/>
          <w:b/>
          <w:lang w:val="en-US"/>
        </w:rPr>
        <w:t>dherence</w:t>
      </w:r>
      <w:r w:rsidRPr="000D600F">
        <w:rPr>
          <w:rFonts w:ascii="Arial" w:hAnsi="Arial" w:cs="Arial"/>
          <w:b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1338"/>
        <w:gridCol w:w="1587"/>
      </w:tblGrid>
      <w:tr w:rsidR="00702BCA" w:rsidRPr="008D6E1B" w14:paraId="135AFEF9" w14:textId="77777777" w:rsidTr="00C068A2">
        <w:trPr>
          <w:jc w:val="center"/>
        </w:trPr>
        <w:tc>
          <w:tcPr>
            <w:tcW w:w="60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EC7C1B" w14:textId="77777777" w:rsidR="00702BCA" w:rsidRPr="008D6E1B" w:rsidRDefault="00702BCA" w:rsidP="00C068A2">
            <w:pPr>
              <w:spacing w:before="120" w:after="120"/>
              <w:rPr>
                <w:rFonts w:ascii="Arial" w:eastAsiaTheme="minorHAnsi" w:hAnsi="Arial" w:cs="Arial"/>
                <w:b/>
              </w:rPr>
            </w:pPr>
          </w:p>
        </w:tc>
        <w:tc>
          <w:tcPr>
            <w:tcW w:w="13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61DF23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  <w:b/>
              </w:rPr>
            </w:pPr>
            <w:r w:rsidRPr="008D6E1B">
              <w:rPr>
                <w:rFonts w:ascii="Arial" w:eastAsiaTheme="minorHAnsi" w:hAnsi="Arial" w:cs="Arial"/>
                <w:b/>
              </w:rPr>
              <w:t xml:space="preserve">Yes </w:t>
            </w:r>
          </w:p>
          <w:p w14:paraId="17BA3EEC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  <w:b/>
              </w:rPr>
            </w:pPr>
            <w:proofErr w:type="gramStart"/>
            <w:r w:rsidRPr="008D6E1B">
              <w:rPr>
                <w:rFonts w:ascii="Arial" w:eastAsiaTheme="minorHAnsi" w:hAnsi="Arial" w:cs="Arial"/>
                <w:b/>
              </w:rPr>
              <w:t>n</w:t>
            </w:r>
            <w:proofErr w:type="gramEnd"/>
            <w:r w:rsidRPr="008D6E1B">
              <w:rPr>
                <w:rFonts w:ascii="Arial" w:eastAsiaTheme="minorHAnsi" w:hAnsi="Arial" w:cs="Arial"/>
                <w:b/>
              </w:rPr>
              <w:t xml:space="preserve"> (%)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0CAB4A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  <w:b/>
              </w:rPr>
            </w:pPr>
            <w:r w:rsidRPr="008D6E1B">
              <w:rPr>
                <w:rFonts w:ascii="Arial" w:eastAsiaTheme="minorHAnsi" w:hAnsi="Arial" w:cs="Arial"/>
                <w:b/>
              </w:rPr>
              <w:t xml:space="preserve">No </w:t>
            </w:r>
          </w:p>
          <w:p w14:paraId="041421A2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  <w:b/>
              </w:rPr>
            </w:pPr>
            <w:proofErr w:type="gramStart"/>
            <w:r w:rsidRPr="008D6E1B">
              <w:rPr>
                <w:rFonts w:ascii="Arial" w:eastAsiaTheme="minorHAnsi" w:hAnsi="Arial" w:cs="Arial"/>
                <w:b/>
              </w:rPr>
              <w:t>n</w:t>
            </w:r>
            <w:proofErr w:type="gramEnd"/>
            <w:r w:rsidRPr="008D6E1B">
              <w:rPr>
                <w:rFonts w:ascii="Arial" w:eastAsiaTheme="minorHAnsi" w:hAnsi="Arial" w:cs="Arial"/>
                <w:b/>
              </w:rPr>
              <w:t xml:space="preserve"> (%)</w:t>
            </w:r>
          </w:p>
        </w:tc>
      </w:tr>
      <w:tr w:rsidR="00702BCA" w:rsidRPr="008D6E1B" w14:paraId="1FB0D5EA" w14:textId="77777777" w:rsidTr="00C068A2">
        <w:trPr>
          <w:jc w:val="center"/>
        </w:trPr>
        <w:tc>
          <w:tcPr>
            <w:tcW w:w="6091" w:type="dxa"/>
            <w:tcBorders>
              <w:top w:val="single" w:sz="4" w:space="0" w:color="auto"/>
            </w:tcBorders>
          </w:tcPr>
          <w:p w14:paraId="24F45600" w14:textId="77777777" w:rsidR="00702BCA" w:rsidRPr="00B17E75" w:rsidRDefault="00702BCA" w:rsidP="00C068A2">
            <w:pPr>
              <w:spacing w:before="120" w:after="120"/>
              <w:rPr>
                <w:rFonts w:ascii="Arial" w:eastAsiaTheme="minorHAnsi" w:hAnsi="Arial" w:cs="Arial"/>
                <w:b/>
              </w:rPr>
            </w:pPr>
            <w:r w:rsidRPr="00B17E75">
              <w:rPr>
                <w:rFonts w:ascii="Arial" w:eastAsiaTheme="minorHAnsi" w:hAnsi="Arial" w:cs="Arial"/>
                <w:b/>
              </w:rPr>
              <w:t>Antiretroviral Medications (n=522)</w:t>
            </w:r>
          </w:p>
        </w:tc>
        <w:tc>
          <w:tcPr>
            <w:tcW w:w="1338" w:type="dxa"/>
            <w:tcBorders>
              <w:top w:val="single" w:sz="4" w:space="0" w:color="auto"/>
            </w:tcBorders>
            <w:vAlign w:val="center"/>
          </w:tcPr>
          <w:p w14:paraId="4C93F2AD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14:paraId="62D1A4EC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</w:p>
        </w:tc>
      </w:tr>
      <w:tr w:rsidR="00702BCA" w:rsidRPr="008D6E1B" w14:paraId="3826BFC8" w14:textId="77777777" w:rsidTr="00C068A2">
        <w:trPr>
          <w:jc w:val="center"/>
        </w:trPr>
        <w:tc>
          <w:tcPr>
            <w:tcW w:w="6091" w:type="dxa"/>
          </w:tcPr>
          <w:p w14:paraId="5E0B463A" w14:textId="77777777" w:rsidR="00702BCA" w:rsidRPr="008D6E1B" w:rsidRDefault="00702BCA" w:rsidP="00C068A2">
            <w:pPr>
              <w:spacing w:before="120" w:after="120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 xml:space="preserve">  Missed ≥3 doses </w:t>
            </w:r>
            <w:r w:rsidRPr="008D6E1B">
              <w:rPr>
                <w:rFonts w:ascii="Arial" w:eastAsiaTheme="minorHAnsi" w:hAnsi="Arial" w:cs="Arial"/>
              </w:rPr>
              <w:t xml:space="preserve">in </w:t>
            </w:r>
            <w:r>
              <w:rPr>
                <w:rFonts w:ascii="Arial" w:eastAsiaTheme="minorHAnsi" w:hAnsi="Arial" w:cs="Arial"/>
              </w:rPr>
              <w:t>last</w:t>
            </w:r>
            <w:r w:rsidRPr="008D6E1B">
              <w:rPr>
                <w:rFonts w:ascii="Arial" w:eastAsiaTheme="minorHAnsi" w:hAnsi="Arial" w:cs="Arial"/>
              </w:rPr>
              <w:t xml:space="preserve"> 3 months</w:t>
            </w:r>
          </w:p>
        </w:tc>
        <w:tc>
          <w:tcPr>
            <w:tcW w:w="1338" w:type="dxa"/>
            <w:vAlign w:val="center"/>
          </w:tcPr>
          <w:p w14:paraId="7191FF33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 w:rsidRPr="008D6E1B">
              <w:rPr>
                <w:rFonts w:ascii="Arial" w:eastAsiaTheme="minorHAnsi" w:hAnsi="Arial" w:cs="Arial"/>
              </w:rPr>
              <w:t>78 (14.9)</w:t>
            </w:r>
          </w:p>
        </w:tc>
        <w:tc>
          <w:tcPr>
            <w:tcW w:w="1587" w:type="dxa"/>
            <w:vAlign w:val="center"/>
          </w:tcPr>
          <w:p w14:paraId="08F84975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 w:rsidRPr="008D6E1B">
              <w:rPr>
                <w:rFonts w:ascii="Arial" w:eastAsiaTheme="minorHAnsi" w:hAnsi="Arial" w:cs="Arial"/>
              </w:rPr>
              <w:t>444 (85.1)</w:t>
            </w:r>
          </w:p>
        </w:tc>
      </w:tr>
      <w:tr w:rsidR="00702BCA" w:rsidRPr="008D6E1B" w14:paraId="4A6F62B6" w14:textId="77777777" w:rsidTr="00C068A2">
        <w:trPr>
          <w:jc w:val="center"/>
        </w:trPr>
        <w:tc>
          <w:tcPr>
            <w:tcW w:w="6091" w:type="dxa"/>
          </w:tcPr>
          <w:p w14:paraId="419830ED" w14:textId="77777777" w:rsidR="00702BCA" w:rsidRPr="008D6E1B" w:rsidRDefault="00702BCA" w:rsidP="00C068A2">
            <w:pPr>
              <w:spacing w:before="120" w:after="120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 xml:space="preserve">  Delayed / interrupted</w:t>
            </w:r>
            <w:r w:rsidRPr="008D6E1B">
              <w:rPr>
                <w:rFonts w:ascii="Arial" w:eastAsiaTheme="minorHAnsi" w:hAnsi="Arial" w:cs="Arial"/>
              </w:rPr>
              <w:t xml:space="preserve"> for ≥1 week in </w:t>
            </w:r>
            <w:r>
              <w:rPr>
                <w:rFonts w:ascii="Arial" w:eastAsiaTheme="minorHAnsi" w:hAnsi="Arial" w:cs="Arial"/>
              </w:rPr>
              <w:t>last</w:t>
            </w:r>
            <w:r w:rsidRPr="008D6E1B">
              <w:rPr>
                <w:rFonts w:ascii="Arial" w:eastAsiaTheme="minorHAnsi" w:hAnsi="Arial" w:cs="Arial"/>
              </w:rPr>
              <w:t xml:space="preserve"> 12 months</w:t>
            </w:r>
          </w:p>
        </w:tc>
        <w:tc>
          <w:tcPr>
            <w:tcW w:w="1338" w:type="dxa"/>
            <w:vAlign w:val="center"/>
          </w:tcPr>
          <w:p w14:paraId="0699C2B4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 w:rsidRPr="008D6E1B">
              <w:rPr>
                <w:rFonts w:ascii="Arial" w:eastAsiaTheme="minorHAnsi" w:hAnsi="Arial" w:cs="Arial"/>
              </w:rPr>
              <w:t>20 (3.8)</w:t>
            </w:r>
          </w:p>
        </w:tc>
        <w:tc>
          <w:tcPr>
            <w:tcW w:w="1587" w:type="dxa"/>
            <w:vAlign w:val="center"/>
          </w:tcPr>
          <w:p w14:paraId="53CF1542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 w:rsidRPr="008D6E1B">
              <w:rPr>
                <w:rFonts w:ascii="Arial" w:eastAsiaTheme="minorHAnsi" w:hAnsi="Arial" w:cs="Arial"/>
              </w:rPr>
              <w:t>502 (96.2)</w:t>
            </w:r>
          </w:p>
        </w:tc>
      </w:tr>
      <w:tr w:rsidR="00702BCA" w:rsidRPr="008D6E1B" w14:paraId="67B28D83" w14:textId="77777777" w:rsidTr="00C068A2">
        <w:trPr>
          <w:jc w:val="center"/>
        </w:trPr>
        <w:tc>
          <w:tcPr>
            <w:tcW w:w="6091" w:type="dxa"/>
            <w:tcBorders>
              <w:bottom w:val="single" w:sz="4" w:space="0" w:color="auto"/>
            </w:tcBorders>
          </w:tcPr>
          <w:p w14:paraId="2E2AC2E0" w14:textId="77777777" w:rsidR="00702BCA" w:rsidRPr="008D6E1B" w:rsidRDefault="00702BCA" w:rsidP="00C068A2">
            <w:pPr>
              <w:spacing w:before="120" w:after="120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 xml:space="preserve">  Ever delayed / interrupted </w:t>
            </w:r>
            <w:r w:rsidRPr="008D6E1B">
              <w:rPr>
                <w:rFonts w:ascii="Arial" w:eastAsiaTheme="minorHAnsi" w:hAnsi="Arial" w:cs="Arial"/>
              </w:rPr>
              <w:t>(more than 12</w:t>
            </w:r>
            <w:r>
              <w:rPr>
                <w:rFonts w:ascii="Arial" w:eastAsiaTheme="minorHAnsi" w:hAnsi="Arial" w:cs="Arial"/>
              </w:rPr>
              <w:t xml:space="preserve"> months ago)</w:t>
            </w:r>
            <w:r w:rsidRPr="00E22C88">
              <w:rPr>
                <w:rFonts w:ascii="Arial" w:eastAsiaTheme="minorHAnsi" w:hAnsi="Arial" w:cs="Arial"/>
                <w:vertAlign w:val="superscript"/>
              </w:rPr>
              <w:t>a</w:t>
            </w:r>
          </w:p>
        </w:tc>
        <w:tc>
          <w:tcPr>
            <w:tcW w:w="1338" w:type="dxa"/>
            <w:tcBorders>
              <w:bottom w:val="single" w:sz="4" w:space="0" w:color="auto"/>
            </w:tcBorders>
            <w:vAlign w:val="center"/>
          </w:tcPr>
          <w:p w14:paraId="3982CE49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 w:rsidRPr="008D6E1B">
              <w:rPr>
                <w:rFonts w:ascii="Arial" w:eastAsiaTheme="minorHAnsi" w:hAnsi="Arial" w:cs="Arial"/>
              </w:rPr>
              <w:t>85 (16.3)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14:paraId="6A30A839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 w:rsidRPr="008D6E1B">
              <w:rPr>
                <w:rFonts w:ascii="Arial" w:eastAsiaTheme="minorHAnsi" w:hAnsi="Arial" w:cs="Arial"/>
              </w:rPr>
              <w:t>401 (76.8)</w:t>
            </w:r>
          </w:p>
        </w:tc>
      </w:tr>
      <w:tr w:rsidR="00702BCA" w:rsidRPr="008D6E1B" w14:paraId="6E9D6B5A" w14:textId="77777777" w:rsidTr="00C068A2">
        <w:trPr>
          <w:jc w:val="center"/>
        </w:trPr>
        <w:tc>
          <w:tcPr>
            <w:tcW w:w="6091" w:type="dxa"/>
            <w:tcBorders>
              <w:top w:val="single" w:sz="4" w:space="0" w:color="auto"/>
            </w:tcBorders>
          </w:tcPr>
          <w:p w14:paraId="47EBCFA1" w14:textId="77777777" w:rsidR="00702BCA" w:rsidRPr="00B17E75" w:rsidRDefault="00702BCA" w:rsidP="00C068A2">
            <w:pPr>
              <w:spacing w:before="120" w:after="120"/>
              <w:rPr>
                <w:rFonts w:ascii="Arial" w:eastAsiaTheme="minorHAnsi" w:hAnsi="Arial" w:cs="Arial"/>
                <w:b/>
              </w:rPr>
            </w:pPr>
            <w:r w:rsidRPr="00B17E75">
              <w:rPr>
                <w:rFonts w:ascii="Arial" w:eastAsiaTheme="minorHAnsi" w:hAnsi="Arial" w:cs="Arial"/>
                <w:b/>
              </w:rPr>
              <w:t>Concomitant Medications (n=392)</w:t>
            </w:r>
          </w:p>
        </w:tc>
        <w:tc>
          <w:tcPr>
            <w:tcW w:w="1338" w:type="dxa"/>
            <w:tcBorders>
              <w:top w:val="single" w:sz="4" w:space="0" w:color="auto"/>
            </w:tcBorders>
            <w:vAlign w:val="center"/>
          </w:tcPr>
          <w:p w14:paraId="3C8922B0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14:paraId="7404938D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</w:p>
        </w:tc>
      </w:tr>
      <w:tr w:rsidR="00702BCA" w:rsidRPr="008D6E1B" w14:paraId="32C0D99C" w14:textId="77777777" w:rsidTr="00C068A2">
        <w:trPr>
          <w:jc w:val="center"/>
        </w:trPr>
        <w:tc>
          <w:tcPr>
            <w:tcW w:w="6091" w:type="dxa"/>
          </w:tcPr>
          <w:p w14:paraId="282C4186" w14:textId="77777777" w:rsidR="00702BCA" w:rsidRPr="008D6E1B" w:rsidRDefault="00702BCA" w:rsidP="00C068A2">
            <w:pPr>
              <w:spacing w:before="120" w:after="120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 xml:space="preserve">  </w:t>
            </w:r>
            <w:r w:rsidRPr="008D6E1B">
              <w:rPr>
                <w:rFonts w:ascii="Arial" w:eastAsiaTheme="minorHAnsi" w:hAnsi="Arial" w:cs="Arial"/>
              </w:rPr>
              <w:t xml:space="preserve">Delayed / interrupted in </w:t>
            </w:r>
            <w:r>
              <w:rPr>
                <w:rFonts w:ascii="Arial" w:eastAsiaTheme="minorHAnsi" w:hAnsi="Arial" w:cs="Arial"/>
              </w:rPr>
              <w:t>last</w:t>
            </w:r>
            <w:r w:rsidRPr="008D6E1B">
              <w:rPr>
                <w:rFonts w:ascii="Arial" w:eastAsiaTheme="minorHAnsi" w:hAnsi="Arial" w:cs="Arial"/>
              </w:rPr>
              <w:t xml:space="preserve"> 12 months</w:t>
            </w:r>
          </w:p>
        </w:tc>
        <w:tc>
          <w:tcPr>
            <w:tcW w:w="1338" w:type="dxa"/>
            <w:vAlign w:val="center"/>
          </w:tcPr>
          <w:p w14:paraId="44DA85D3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>60 (15.3</w:t>
            </w:r>
            <w:r w:rsidRPr="00E22C88">
              <w:rPr>
                <w:rFonts w:ascii="Arial" w:eastAsiaTheme="minorHAnsi" w:hAnsi="Arial" w:cs="Arial"/>
                <w:vertAlign w:val="superscript"/>
              </w:rPr>
              <w:t>b</w:t>
            </w:r>
            <w:r w:rsidRPr="008D6E1B">
              <w:rPr>
                <w:rFonts w:ascii="Arial" w:eastAsiaTheme="minorHAnsi" w:hAnsi="Arial" w:cs="Arial"/>
              </w:rPr>
              <w:t>)</w:t>
            </w:r>
          </w:p>
        </w:tc>
        <w:tc>
          <w:tcPr>
            <w:tcW w:w="1587" w:type="dxa"/>
            <w:vAlign w:val="center"/>
          </w:tcPr>
          <w:p w14:paraId="0E4CC8D2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>332 (84.7</w:t>
            </w:r>
            <w:r w:rsidRPr="00E22C88">
              <w:rPr>
                <w:rFonts w:ascii="Arial" w:eastAsiaTheme="minorHAnsi" w:hAnsi="Arial" w:cs="Arial"/>
                <w:vertAlign w:val="superscript"/>
              </w:rPr>
              <w:t>b</w:t>
            </w:r>
            <w:r w:rsidRPr="008D6E1B">
              <w:rPr>
                <w:rFonts w:ascii="Arial" w:eastAsiaTheme="minorHAnsi" w:hAnsi="Arial" w:cs="Arial"/>
              </w:rPr>
              <w:t>)</w:t>
            </w:r>
          </w:p>
        </w:tc>
      </w:tr>
      <w:tr w:rsidR="00702BCA" w:rsidRPr="008D6E1B" w14:paraId="6476ACA5" w14:textId="77777777" w:rsidTr="00C068A2">
        <w:trPr>
          <w:jc w:val="center"/>
        </w:trPr>
        <w:tc>
          <w:tcPr>
            <w:tcW w:w="6091" w:type="dxa"/>
            <w:tcBorders>
              <w:bottom w:val="single" w:sz="4" w:space="0" w:color="auto"/>
            </w:tcBorders>
          </w:tcPr>
          <w:p w14:paraId="2B690DCA" w14:textId="77777777" w:rsidR="00702BCA" w:rsidRPr="008D6E1B" w:rsidRDefault="00702BCA" w:rsidP="00C068A2">
            <w:pPr>
              <w:spacing w:before="120" w:after="120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 xml:space="preserve">  </w:t>
            </w:r>
            <w:r w:rsidRPr="008D6E1B">
              <w:rPr>
                <w:rFonts w:ascii="Arial" w:eastAsiaTheme="minorHAnsi" w:hAnsi="Arial" w:cs="Arial"/>
              </w:rPr>
              <w:t xml:space="preserve">Delayed / interrupted for ≥1 week in </w:t>
            </w:r>
            <w:r>
              <w:rPr>
                <w:rFonts w:ascii="Arial" w:eastAsiaTheme="minorHAnsi" w:hAnsi="Arial" w:cs="Arial"/>
              </w:rPr>
              <w:t>last</w:t>
            </w:r>
            <w:r w:rsidRPr="008D6E1B">
              <w:rPr>
                <w:rFonts w:ascii="Arial" w:eastAsiaTheme="minorHAnsi" w:hAnsi="Arial" w:cs="Arial"/>
              </w:rPr>
              <w:t xml:space="preserve"> 12</w:t>
            </w:r>
            <w:r>
              <w:rPr>
                <w:rFonts w:ascii="Arial" w:eastAsiaTheme="minorHAnsi" w:hAnsi="Arial" w:cs="Arial"/>
              </w:rPr>
              <w:t xml:space="preserve"> </w:t>
            </w:r>
            <w:r w:rsidRPr="008D6E1B">
              <w:rPr>
                <w:rFonts w:ascii="Arial" w:eastAsiaTheme="minorHAnsi" w:hAnsi="Arial" w:cs="Arial"/>
              </w:rPr>
              <w:t>months</w:t>
            </w:r>
          </w:p>
        </w:tc>
        <w:tc>
          <w:tcPr>
            <w:tcW w:w="1338" w:type="dxa"/>
            <w:tcBorders>
              <w:bottom w:val="single" w:sz="4" w:space="0" w:color="auto"/>
            </w:tcBorders>
            <w:vAlign w:val="center"/>
          </w:tcPr>
          <w:p w14:paraId="7842C93C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>37 (9.4</w:t>
            </w:r>
            <w:r w:rsidRPr="00E22C88">
              <w:rPr>
                <w:rFonts w:ascii="Arial" w:eastAsiaTheme="minorHAnsi" w:hAnsi="Arial" w:cs="Arial"/>
                <w:vertAlign w:val="superscript"/>
              </w:rPr>
              <w:t>b</w:t>
            </w:r>
            <w:r w:rsidRPr="008D6E1B">
              <w:rPr>
                <w:rFonts w:ascii="Arial" w:eastAsiaTheme="minorHAnsi" w:hAnsi="Arial" w:cs="Arial"/>
              </w:rPr>
              <w:t>)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14:paraId="352EEE3F" w14:textId="77777777" w:rsidR="00702BCA" w:rsidRPr="008D6E1B" w:rsidRDefault="00702BCA" w:rsidP="00C068A2">
            <w:pPr>
              <w:spacing w:before="120" w:after="120"/>
              <w:jc w:val="center"/>
              <w:rPr>
                <w:rFonts w:ascii="Arial" w:eastAsiaTheme="minorHAnsi" w:hAnsi="Arial" w:cs="Arial"/>
              </w:rPr>
            </w:pPr>
            <w:r>
              <w:rPr>
                <w:rFonts w:ascii="Arial" w:eastAsiaTheme="minorHAnsi" w:hAnsi="Arial" w:cs="Arial"/>
              </w:rPr>
              <w:t>355 (90.6</w:t>
            </w:r>
            <w:r w:rsidRPr="00E22C88">
              <w:rPr>
                <w:rFonts w:ascii="Arial" w:eastAsiaTheme="minorHAnsi" w:hAnsi="Arial" w:cs="Arial"/>
                <w:vertAlign w:val="superscript"/>
              </w:rPr>
              <w:t>b</w:t>
            </w:r>
            <w:r w:rsidRPr="008D6E1B">
              <w:rPr>
                <w:rFonts w:ascii="Arial" w:eastAsiaTheme="minorHAnsi" w:hAnsi="Arial" w:cs="Arial"/>
              </w:rPr>
              <w:t>)</w:t>
            </w:r>
          </w:p>
        </w:tc>
      </w:tr>
    </w:tbl>
    <w:p w14:paraId="461739BC" w14:textId="77777777" w:rsidR="00702BCA" w:rsidRDefault="00702BCA" w:rsidP="00702BCA">
      <w:pPr>
        <w:spacing w:after="160" w:line="259" w:lineRule="auto"/>
        <w:ind w:left="2880" w:hanging="2880"/>
        <w:rPr>
          <w:rFonts w:ascii="Arial" w:hAnsi="Arial" w:cs="Arial"/>
          <w:b/>
        </w:rPr>
      </w:pPr>
      <w:r w:rsidRPr="000D600F">
        <w:rPr>
          <w:rFonts w:ascii="Arial" w:hAnsi="Arial" w:cs="Arial"/>
          <w:b/>
        </w:rPr>
        <w:t xml:space="preserve"> </w:t>
      </w:r>
    </w:p>
    <w:p w14:paraId="417EFE4C" w14:textId="77777777" w:rsidR="00702BCA" w:rsidRPr="008D6E1B" w:rsidRDefault="00702BCA" w:rsidP="00702BCA">
      <w:pPr>
        <w:spacing w:after="160" w:line="259" w:lineRule="auto"/>
        <w:rPr>
          <w:rFonts w:ascii="Arial" w:eastAsiaTheme="minorHAnsi" w:hAnsi="Arial" w:cs="Arial"/>
          <w:lang w:val="en-US"/>
        </w:rPr>
      </w:pPr>
      <w:proofErr w:type="gramStart"/>
      <w:r w:rsidRPr="00E22C88">
        <w:rPr>
          <w:rFonts w:ascii="Arial" w:eastAsiaTheme="minorHAnsi" w:hAnsi="Arial" w:cs="Arial"/>
          <w:vertAlign w:val="superscript"/>
          <w:lang w:val="en-US"/>
        </w:rPr>
        <w:t>a</w:t>
      </w:r>
      <w:proofErr w:type="gramEnd"/>
      <w:r>
        <w:rPr>
          <w:rFonts w:ascii="Arial" w:eastAsiaTheme="minorHAnsi" w:hAnsi="Arial" w:cs="Arial"/>
          <w:vertAlign w:val="superscript"/>
          <w:lang w:val="en-US"/>
        </w:rPr>
        <w:t xml:space="preserve"> </w:t>
      </w:r>
      <w:r w:rsidRPr="008D6E1B">
        <w:rPr>
          <w:rFonts w:ascii="Arial" w:eastAsiaTheme="minorHAnsi" w:hAnsi="Arial" w:cs="Arial"/>
          <w:lang w:val="en-US"/>
        </w:rPr>
        <w:t>36 (6.9%) participant data missing / not applicable (e.g. not on ART prior to 12-months ago)</w:t>
      </w:r>
    </w:p>
    <w:p w14:paraId="3FEE767C" w14:textId="77777777" w:rsidR="00702BCA" w:rsidRPr="008D6E1B" w:rsidRDefault="00702BCA" w:rsidP="00702BCA">
      <w:pPr>
        <w:spacing w:after="160" w:line="259" w:lineRule="auto"/>
        <w:rPr>
          <w:rFonts w:ascii="Arial" w:eastAsiaTheme="minorHAnsi" w:hAnsi="Arial" w:cs="Arial"/>
          <w:lang w:val="en-US"/>
        </w:rPr>
      </w:pPr>
      <w:proofErr w:type="gramStart"/>
      <w:r w:rsidRPr="00E22C88">
        <w:rPr>
          <w:rFonts w:ascii="Arial" w:eastAsiaTheme="minorHAnsi" w:hAnsi="Arial" w:cs="Arial"/>
          <w:vertAlign w:val="superscript"/>
          <w:lang w:val="en-US"/>
        </w:rPr>
        <w:t>b</w:t>
      </w:r>
      <w:proofErr w:type="gramEnd"/>
      <w:r>
        <w:rPr>
          <w:rFonts w:ascii="Arial" w:eastAsiaTheme="minorHAnsi" w:hAnsi="Arial" w:cs="Arial"/>
          <w:lang w:val="en-US"/>
        </w:rPr>
        <w:t xml:space="preserve"> </w:t>
      </w:r>
      <w:r w:rsidRPr="008D6E1B">
        <w:rPr>
          <w:rFonts w:ascii="Arial" w:eastAsiaTheme="minorHAnsi" w:hAnsi="Arial" w:cs="Arial"/>
          <w:lang w:val="en-US"/>
        </w:rPr>
        <w:t>percentage of total participants taking concomitant medication (n=392)</w:t>
      </w:r>
    </w:p>
    <w:p w14:paraId="1D76176F" w14:textId="02844FFC" w:rsidR="00DE23B9" w:rsidRPr="000D600F" w:rsidRDefault="00A66D12" w:rsidP="00702BCA">
      <w:pPr>
        <w:spacing w:after="160" w:line="259" w:lineRule="auto"/>
        <w:ind w:left="2880" w:hanging="2880"/>
        <w:rPr>
          <w:rFonts w:ascii="Arial" w:hAnsi="Arial" w:cs="Arial"/>
          <w:b/>
        </w:rPr>
      </w:pPr>
      <w:r w:rsidRPr="000D600F">
        <w:rPr>
          <w:rFonts w:ascii="Arial" w:hAnsi="Arial" w:cs="Arial"/>
          <w:b/>
        </w:rPr>
        <w:fldChar w:fldCharType="begin"/>
      </w:r>
      <w:r w:rsidRPr="000D600F">
        <w:rPr>
          <w:rFonts w:ascii="Arial" w:hAnsi="Arial" w:cs="Arial"/>
          <w:b/>
        </w:rPr>
        <w:instrText xml:space="preserve"> ADDIN </w:instrText>
      </w:r>
      <w:r w:rsidRPr="000D600F">
        <w:rPr>
          <w:rFonts w:ascii="Arial" w:hAnsi="Arial" w:cs="Arial"/>
          <w:b/>
        </w:rPr>
        <w:fldChar w:fldCharType="end"/>
      </w:r>
    </w:p>
    <w:sectPr w:rsidR="00DE23B9" w:rsidRPr="000D600F" w:rsidSect="00037E0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67E44A5" w14:textId="77777777" w:rsidR="002D2EA0" w:rsidRDefault="002D2EA0" w:rsidP="008D6E1B">
      <w:r>
        <w:separator/>
      </w:r>
    </w:p>
  </w:endnote>
  <w:endnote w:type="continuationSeparator" w:id="0">
    <w:p w14:paraId="45F837FD" w14:textId="77777777" w:rsidR="002D2EA0" w:rsidRDefault="002D2EA0" w:rsidP="008D6E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86181861"/>
      <w:docPartObj>
        <w:docPartGallery w:val="Page Numbers (Bottom of Page)"/>
        <w:docPartUnique/>
      </w:docPartObj>
    </w:sdtPr>
    <w:sdtEndPr/>
    <w:sdtContent>
      <w:sdt>
        <w:sdtPr>
          <w:id w:val="-1190070271"/>
          <w:docPartObj>
            <w:docPartGallery w:val="Page Numbers (Top of Page)"/>
            <w:docPartUnique/>
          </w:docPartObj>
        </w:sdtPr>
        <w:sdtEndPr/>
        <w:sdtContent>
          <w:p w14:paraId="63DA431D" w14:textId="6FC37F37" w:rsidR="002D2EA0" w:rsidRDefault="002D2EA0">
            <w:pPr>
              <w:pStyle w:val="Footer"/>
              <w:jc w:val="right"/>
            </w:pPr>
            <w:r w:rsidRPr="00D76D89">
              <w:rPr>
                <w:rFonts w:ascii="Arial" w:hAnsi="Arial" w:cs="Arial"/>
              </w:rPr>
              <w:t xml:space="preserve"> Page </w:t>
            </w:r>
            <w:r w:rsidRPr="00D76D89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begin"/>
            </w:r>
            <w:r w:rsidRPr="00D76D89">
              <w:rPr>
                <w:rFonts w:ascii="Arial" w:hAnsi="Arial" w:cs="Arial"/>
                <w:b/>
                <w:bCs/>
              </w:rPr>
              <w:instrText xml:space="preserve"> PAGE </w:instrText>
            </w:r>
            <w:r w:rsidRPr="00D76D89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separate"/>
            </w:r>
            <w:r w:rsidR="00A617A5">
              <w:rPr>
                <w:rFonts w:ascii="Arial" w:hAnsi="Arial" w:cs="Arial"/>
                <w:b/>
                <w:bCs/>
                <w:noProof/>
              </w:rPr>
              <w:t>8</w:t>
            </w:r>
            <w:r w:rsidRPr="00D76D89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end"/>
            </w:r>
            <w:r w:rsidRPr="00D76D89">
              <w:rPr>
                <w:rFonts w:ascii="Arial" w:hAnsi="Arial" w:cs="Arial"/>
              </w:rPr>
              <w:t xml:space="preserve"> of </w:t>
            </w:r>
            <w:r w:rsidRPr="00D76D89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begin"/>
            </w:r>
            <w:r w:rsidRPr="00D76D89">
              <w:rPr>
                <w:rFonts w:ascii="Arial" w:hAnsi="Arial" w:cs="Arial"/>
                <w:b/>
                <w:bCs/>
              </w:rPr>
              <w:instrText xml:space="preserve"> NUMPAGES  </w:instrText>
            </w:r>
            <w:r w:rsidRPr="00D76D89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separate"/>
            </w:r>
            <w:r w:rsidR="00A617A5">
              <w:rPr>
                <w:rFonts w:ascii="Arial" w:hAnsi="Arial" w:cs="Arial"/>
                <w:b/>
                <w:bCs/>
                <w:noProof/>
              </w:rPr>
              <w:t>12</w:t>
            </w:r>
            <w:r w:rsidRPr="00D76D89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74D9596" w14:textId="77777777" w:rsidR="002D2EA0" w:rsidRPr="008D6E1B" w:rsidRDefault="002D2EA0">
    <w:pPr>
      <w:pStyle w:val="Footer"/>
      <w:rPr>
        <w:lang w:val="en-US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F781D42" w14:textId="77777777" w:rsidR="002D2EA0" w:rsidRDefault="002D2EA0" w:rsidP="008D6E1B">
      <w:r>
        <w:separator/>
      </w:r>
    </w:p>
  </w:footnote>
  <w:footnote w:type="continuationSeparator" w:id="0">
    <w:p w14:paraId="2EB206EC" w14:textId="77777777" w:rsidR="002D2EA0" w:rsidRDefault="002D2EA0" w:rsidP="008D6E1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A6526C4" w14:textId="10F301C6" w:rsidR="002D2EA0" w:rsidRPr="008D6E1B" w:rsidRDefault="002D2EA0" w:rsidP="008D6E1B">
    <w:pPr>
      <w:pStyle w:val="Header"/>
      <w:jc w:val="right"/>
      <w:rPr>
        <w:lang w:val="en-US"/>
      </w:rPr>
    </w:pPr>
    <w:r>
      <w:rPr>
        <w:lang w:val="en-US"/>
      </w:rPr>
      <w:t xml:space="preserve">Siefried et al – </w:t>
    </w:r>
    <w:r w:rsidR="00E55EE3">
      <w:rPr>
        <w:lang w:val="en-US"/>
      </w:rPr>
      <w:t>supplementary tabl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3B0ADF"/>
    <w:multiLevelType w:val="hybridMultilevel"/>
    <w:tmpl w:val="1862DDD0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4D07D3"/>
    <w:multiLevelType w:val="hybridMultilevel"/>
    <w:tmpl w:val="1E2490C8"/>
    <w:lvl w:ilvl="0" w:tplc="0C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03CA0485"/>
    <w:multiLevelType w:val="hybridMultilevel"/>
    <w:tmpl w:val="03A8A674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B14544"/>
    <w:multiLevelType w:val="hybridMultilevel"/>
    <w:tmpl w:val="FEB2A238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0B6827"/>
    <w:multiLevelType w:val="hybridMultilevel"/>
    <w:tmpl w:val="EEA85E94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B1D0123"/>
    <w:multiLevelType w:val="hybridMultilevel"/>
    <w:tmpl w:val="E130AEEC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F24CF7"/>
    <w:multiLevelType w:val="hybridMultilevel"/>
    <w:tmpl w:val="ACE2FB64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8F569C"/>
    <w:multiLevelType w:val="hybridMultilevel"/>
    <w:tmpl w:val="88524922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9B0A82"/>
    <w:multiLevelType w:val="hybridMultilevel"/>
    <w:tmpl w:val="C07E4C5A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BA566AC"/>
    <w:multiLevelType w:val="hybridMultilevel"/>
    <w:tmpl w:val="60949976"/>
    <w:lvl w:ilvl="0" w:tplc="0C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1ED5EDE"/>
    <w:multiLevelType w:val="hybridMultilevel"/>
    <w:tmpl w:val="4F804C1C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60E3CC9"/>
    <w:multiLevelType w:val="hybridMultilevel"/>
    <w:tmpl w:val="0AE09B86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E11602"/>
    <w:multiLevelType w:val="hybridMultilevel"/>
    <w:tmpl w:val="DC4021D0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15B2ADD"/>
    <w:multiLevelType w:val="hybridMultilevel"/>
    <w:tmpl w:val="27AC6B52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70323C8"/>
    <w:multiLevelType w:val="hybridMultilevel"/>
    <w:tmpl w:val="B798B22A"/>
    <w:lvl w:ilvl="0" w:tplc="0C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9C621FA"/>
    <w:multiLevelType w:val="hybridMultilevel"/>
    <w:tmpl w:val="51AEFA4A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7AE23AD"/>
    <w:multiLevelType w:val="hybridMultilevel"/>
    <w:tmpl w:val="76842284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B887092"/>
    <w:multiLevelType w:val="hybridMultilevel"/>
    <w:tmpl w:val="C8E0D2A6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CFD4E94"/>
    <w:multiLevelType w:val="hybridMultilevel"/>
    <w:tmpl w:val="24DC5A80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E777D67"/>
    <w:multiLevelType w:val="hybridMultilevel"/>
    <w:tmpl w:val="408482E0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4"/>
  </w:num>
  <w:num w:numId="3">
    <w:abstractNumId w:val="17"/>
  </w:num>
  <w:num w:numId="4">
    <w:abstractNumId w:val="1"/>
  </w:num>
  <w:num w:numId="5">
    <w:abstractNumId w:val="4"/>
  </w:num>
  <w:num w:numId="6">
    <w:abstractNumId w:val="2"/>
  </w:num>
  <w:num w:numId="7">
    <w:abstractNumId w:val="6"/>
  </w:num>
  <w:num w:numId="8">
    <w:abstractNumId w:val="18"/>
  </w:num>
  <w:num w:numId="9">
    <w:abstractNumId w:val="13"/>
  </w:num>
  <w:num w:numId="10">
    <w:abstractNumId w:val="5"/>
  </w:num>
  <w:num w:numId="11">
    <w:abstractNumId w:val="15"/>
  </w:num>
  <w:num w:numId="12">
    <w:abstractNumId w:val="11"/>
  </w:num>
  <w:num w:numId="13">
    <w:abstractNumId w:val="0"/>
  </w:num>
  <w:num w:numId="14">
    <w:abstractNumId w:val="16"/>
  </w:num>
  <w:num w:numId="15">
    <w:abstractNumId w:val="19"/>
  </w:num>
  <w:num w:numId="16">
    <w:abstractNumId w:val="12"/>
  </w:num>
  <w:num w:numId="17">
    <w:abstractNumId w:val="7"/>
  </w:num>
  <w:num w:numId="18">
    <w:abstractNumId w:val="3"/>
  </w:num>
  <w:num w:numId="19">
    <w:abstractNumId w:val="10"/>
  </w:num>
  <w:num w:numId="2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de-DE" w:vendorID="64" w:dllVersion="131078" w:nlCheck="1" w:checkStyle="1"/>
  <w:activeWritingStyle w:appName="MSWord" w:lang="en-AU" w:vendorID="64" w:dllVersion="131078" w:nlCheck="1" w:checkStyle="1"/>
  <w:activeWritingStyle w:appName="MSWord" w:lang="en-US" w:vendorID="64" w:dllVersion="131078" w:nlCheck="1" w:checkStyle="1"/>
  <w:activeWritingStyle w:appName="MSWord" w:lang="es-ES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tpd50wftxda4edxxjxtwvhxawvwstfdsde&quot;&gt;Siefried&lt;record-ids&gt;&lt;item&gt;74&lt;/item&gt;&lt;item&gt;732&lt;/item&gt;&lt;item&gt;873&lt;/item&gt;&lt;item&gt;935&lt;/item&gt;&lt;item&gt;936&lt;/item&gt;&lt;item&gt;938&lt;/item&gt;&lt;item&gt;939&lt;/item&gt;&lt;item&gt;940&lt;/item&gt;&lt;item&gt;942&lt;/item&gt;&lt;item&gt;946&lt;/item&gt;&lt;item&gt;947&lt;/item&gt;&lt;item&gt;948&lt;/item&gt;&lt;item&gt;963&lt;/item&gt;&lt;item&gt;965&lt;/item&gt;&lt;item&gt;980&lt;/item&gt;&lt;item&gt;991&lt;/item&gt;&lt;item&gt;998&lt;/item&gt;&lt;item&gt;1000&lt;/item&gt;&lt;item&gt;1010&lt;/item&gt;&lt;item&gt;1011&lt;/item&gt;&lt;item&gt;1012&lt;/item&gt;&lt;item&gt;1013&lt;/item&gt;&lt;item&gt;1015&lt;/item&gt;&lt;item&gt;1017&lt;/item&gt;&lt;item&gt;1018&lt;/item&gt;&lt;item&gt;1019&lt;/item&gt;&lt;item&gt;1020&lt;/item&gt;&lt;item&gt;1021&lt;/item&gt;&lt;item&gt;1025&lt;/item&gt;&lt;item&gt;1031&lt;/item&gt;&lt;item&gt;1051&lt;/item&gt;&lt;item&gt;1052&lt;/item&gt;&lt;item&gt;1111&lt;/item&gt;&lt;item&gt;1112&lt;/item&gt;&lt;item&gt;1115&lt;/item&gt;&lt;item&gt;1119&lt;/item&gt;&lt;item&gt;1121&lt;/item&gt;&lt;item&gt;1153&lt;/item&gt;&lt;item&gt;1154&lt;/item&gt;&lt;/record-ids&gt;&lt;/item&gt;&lt;/Libraries&gt;"/>
  </w:docVars>
  <w:rsids>
    <w:rsidRoot w:val="00EC2907"/>
    <w:rsid w:val="000004BE"/>
    <w:rsid w:val="00002955"/>
    <w:rsid w:val="00002FC8"/>
    <w:rsid w:val="000033D2"/>
    <w:rsid w:val="00004F19"/>
    <w:rsid w:val="000057A9"/>
    <w:rsid w:val="00012DD1"/>
    <w:rsid w:val="000150CB"/>
    <w:rsid w:val="000158AF"/>
    <w:rsid w:val="00015F57"/>
    <w:rsid w:val="0002426A"/>
    <w:rsid w:val="0002738B"/>
    <w:rsid w:val="000311DA"/>
    <w:rsid w:val="000312DC"/>
    <w:rsid w:val="00032938"/>
    <w:rsid w:val="000333F1"/>
    <w:rsid w:val="0003674F"/>
    <w:rsid w:val="00037E09"/>
    <w:rsid w:val="00042685"/>
    <w:rsid w:val="00044733"/>
    <w:rsid w:val="0004662B"/>
    <w:rsid w:val="00055949"/>
    <w:rsid w:val="00064B31"/>
    <w:rsid w:val="00066207"/>
    <w:rsid w:val="000664FB"/>
    <w:rsid w:val="00072C91"/>
    <w:rsid w:val="00072CC0"/>
    <w:rsid w:val="00073573"/>
    <w:rsid w:val="00074698"/>
    <w:rsid w:val="00075A5A"/>
    <w:rsid w:val="00076E99"/>
    <w:rsid w:val="00077ADE"/>
    <w:rsid w:val="00077B38"/>
    <w:rsid w:val="00080753"/>
    <w:rsid w:val="00082DF2"/>
    <w:rsid w:val="000848A7"/>
    <w:rsid w:val="00084B20"/>
    <w:rsid w:val="000859C0"/>
    <w:rsid w:val="0009308C"/>
    <w:rsid w:val="0009645D"/>
    <w:rsid w:val="00096693"/>
    <w:rsid w:val="000A034D"/>
    <w:rsid w:val="000A1612"/>
    <w:rsid w:val="000A4AFB"/>
    <w:rsid w:val="000A51A0"/>
    <w:rsid w:val="000B5E8B"/>
    <w:rsid w:val="000B7983"/>
    <w:rsid w:val="000C1038"/>
    <w:rsid w:val="000C1D0E"/>
    <w:rsid w:val="000C4C8E"/>
    <w:rsid w:val="000C5B35"/>
    <w:rsid w:val="000D0955"/>
    <w:rsid w:val="000D21A6"/>
    <w:rsid w:val="000D2D63"/>
    <w:rsid w:val="000D4E54"/>
    <w:rsid w:val="000D5D8A"/>
    <w:rsid w:val="000D600F"/>
    <w:rsid w:val="000D65EA"/>
    <w:rsid w:val="000E0429"/>
    <w:rsid w:val="000E24A5"/>
    <w:rsid w:val="000E662B"/>
    <w:rsid w:val="000E697F"/>
    <w:rsid w:val="000E786D"/>
    <w:rsid w:val="000F06EF"/>
    <w:rsid w:val="000F309A"/>
    <w:rsid w:val="000F6848"/>
    <w:rsid w:val="0010006F"/>
    <w:rsid w:val="00100989"/>
    <w:rsid w:val="00102B4D"/>
    <w:rsid w:val="00103A7E"/>
    <w:rsid w:val="001047EB"/>
    <w:rsid w:val="00106661"/>
    <w:rsid w:val="00106B8A"/>
    <w:rsid w:val="00113BC0"/>
    <w:rsid w:val="0011513E"/>
    <w:rsid w:val="001151DD"/>
    <w:rsid w:val="00122F91"/>
    <w:rsid w:val="00125D5F"/>
    <w:rsid w:val="00131826"/>
    <w:rsid w:val="00133BBD"/>
    <w:rsid w:val="00135043"/>
    <w:rsid w:val="00140170"/>
    <w:rsid w:val="00140B47"/>
    <w:rsid w:val="00141607"/>
    <w:rsid w:val="0014168B"/>
    <w:rsid w:val="00143278"/>
    <w:rsid w:val="00143477"/>
    <w:rsid w:val="0014402B"/>
    <w:rsid w:val="00144359"/>
    <w:rsid w:val="00151E73"/>
    <w:rsid w:val="00151F2C"/>
    <w:rsid w:val="00157825"/>
    <w:rsid w:val="00160897"/>
    <w:rsid w:val="001629FF"/>
    <w:rsid w:val="00162F70"/>
    <w:rsid w:val="001675BA"/>
    <w:rsid w:val="0018018E"/>
    <w:rsid w:val="00186A33"/>
    <w:rsid w:val="00191291"/>
    <w:rsid w:val="001925A7"/>
    <w:rsid w:val="0019430F"/>
    <w:rsid w:val="001953FE"/>
    <w:rsid w:val="00197B3D"/>
    <w:rsid w:val="001A21DC"/>
    <w:rsid w:val="001A2FEB"/>
    <w:rsid w:val="001A47B9"/>
    <w:rsid w:val="001A4F9E"/>
    <w:rsid w:val="001B012F"/>
    <w:rsid w:val="001B042F"/>
    <w:rsid w:val="001B55F9"/>
    <w:rsid w:val="001B5711"/>
    <w:rsid w:val="001B798B"/>
    <w:rsid w:val="001C0124"/>
    <w:rsid w:val="001C0BF3"/>
    <w:rsid w:val="001C1C6C"/>
    <w:rsid w:val="001C1EB8"/>
    <w:rsid w:val="001C6759"/>
    <w:rsid w:val="001D6BA3"/>
    <w:rsid w:val="001D6DCF"/>
    <w:rsid w:val="001D7A43"/>
    <w:rsid w:val="001E0BBF"/>
    <w:rsid w:val="001E1419"/>
    <w:rsid w:val="001E247B"/>
    <w:rsid w:val="001F4532"/>
    <w:rsid w:val="001F5663"/>
    <w:rsid w:val="001F5891"/>
    <w:rsid w:val="002019B0"/>
    <w:rsid w:val="00205C7F"/>
    <w:rsid w:val="00210D94"/>
    <w:rsid w:val="00212F67"/>
    <w:rsid w:val="002137B1"/>
    <w:rsid w:val="002175B5"/>
    <w:rsid w:val="00222A4C"/>
    <w:rsid w:val="00222B45"/>
    <w:rsid w:val="002254F1"/>
    <w:rsid w:val="002275D5"/>
    <w:rsid w:val="00231D64"/>
    <w:rsid w:val="002333A6"/>
    <w:rsid w:val="00233E96"/>
    <w:rsid w:val="0023467A"/>
    <w:rsid w:val="00236B8F"/>
    <w:rsid w:val="00236FCD"/>
    <w:rsid w:val="00246640"/>
    <w:rsid w:val="00246BEC"/>
    <w:rsid w:val="002509C7"/>
    <w:rsid w:val="0025199E"/>
    <w:rsid w:val="002616EB"/>
    <w:rsid w:val="00262636"/>
    <w:rsid w:val="0026757D"/>
    <w:rsid w:val="00276935"/>
    <w:rsid w:val="00284355"/>
    <w:rsid w:val="00286823"/>
    <w:rsid w:val="00287C56"/>
    <w:rsid w:val="00292288"/>
    <w:rsid w:val="00295AD8"/>
    <w:rsid w:val="002A0615"/>
    <w:rsid w:val="002A33C6"/>
    <w:rsid w:val="002A441A"/>
    <w:rsid w:val="002A5070"/>
    <w:rsid w:val="002A6180"/>
    <w:rsid w:val="002A629E"/>
    <w:rsid w:val="002A67FF"/>
    <w:rsid w:val="002A7F56"/>
    <w:rsid w:val="002B0098"/>
    <w:rsid w:val="002B058C"/>
    <w:rsid w:val="002B0B52"/>
    <w:rsid w:val="002B1BB4"/>
    <w:rsid w:val="002B1F0A"/>
    <w:rsid w:val="002B6748"/>
    <w:rsid w:val="002B6F3B"/>
    <w:rsid w:val="002C043A"/>
    <w:rsid w:val="002C169B"/>
    <w:rsid w:val="002C203F"/>
    <w:rsid w:val="002C2092"/>
    <w:rsid w:val="002C246D"/>
    <w:rsid w:val="002C2530"/>
    <w:rsid w:val="002C49B2"/>
    <w:rsid w:val="002C4E61"/>
    <w:rsid w:val="002C4FC3"/>
    <w:rsid w:val="002D24D2"/>
    <w:rsid w:val="002D2EA0"/>
    <w:rsid w:val="002D4E78"/>
    <w:rsid w:val="002D666A"/>
    <w:rsid w:val="002D75C1"/>
    <w:rsid w:val="002E2D8E"/>
    <w:rsid w:val="002E4C60"/>
    <w:rsid w:val="002E7DA1"/>
    <w:rsid w:val="002F1106"/>
    <w:rsid w:val="002F4303"/>
    <w:rsid w:val="002F4EEB"/>
    <w:rsid w:val="002F5FA6"/>
    <w:rsid w:val="0030389D"/>
    <w:rsid w:val="0030502E"/>
    <w:rsid w:val="00305717"/>
    <w:rsid w:val="003072AC"/>
    <w:rsid w:val="00313818"/>
    <w:rsid w:val="00316911"/>
    <w:rsid w:val="00317848"/>
    <w:rsid w:val="00321D09"/>
    <w:rsid w:val="00325D21"/>
    <w:rsid w:val="00326697"/>
    <w:rsid w:val="00327070"/>
    <w:rsid w:val="0032798C"/>
    <w:rsid w:val="003315E7"/>
    <w:rsid w:val="00332D9B"/>
    <w:rsid w:val="00334C54"/>
    <w:rsid w:val="003361CF"/>
    <w:rsid w:val="0033620B"/>
    <w:rsid w:val="00336B07"/>
    <w:rsid w:val="003406AD"/>
    <w:rsid w:val="00341046"/>
    <w:rsid w:val="003425DB"/>
    <w:rsid w:val="00345146"/>
    <w:rsid w:val="00345E74"/>
    <w:rsid w:val="003517E5"/>
    <w:rsid w:val="00357E33"/>
    <w:rsid w:val="0036131E"/>
    <w:rsid w:val="0036349C"/>
    <w:rsid w:val="00363538"/>
    <w:rsid w:val="003636F7"/>
    <w:rsid w:val="00363E8F"/>
    <w:rsid w:val="00364128"/>
    <w:rsid w:val="003655AF"/>
    <w:rsid w:val="00367102"/>
    <w:rsid w:val="00371138"/>
    <w:rsid w:val="00380568"/>
    <w:rsid w:val="003814CA"/>
    <w:rsid w:val="003872BE"/>
    <w:rsid w:val="00390BD7"/>
    <w:rsid w:val="003979E7"/>
    <w:rsid w:val="003A363B"/>
    <w:rsid w:val="003A529F"/>
    <w:rsid w:val="003A5CD7"/>
    <w:rsid w:val="003A6349"/>
    <w:rsid w:val="003B24A8"/>
    <w:rsid w:val="003B3FB0"/>
    <w:rsid w:val="003B46FE"/>
    <w:rsid w:val="003B6F04"/>
    <w:rsid w:val="003C2528"/>
    <w:rsid w:val="003C52EA"/>
    <w:rsid w:val="003C5BC6"/>
    <w:rsid w:val="003D165A"/>
    <w:rsid w:val="003D223F"/>
    <w:rsid w:val="003D599A"/>
    <w:rsid w:val="003D6125"/>
    <w:rsid w:val="003D7346"/>
    <w:rsid w:val="003E01B5"/>
    <w:rsid w:val="003E3CB2"/>
    <w:rsid w:val="003E6052"/>
    <w:rsid w:val="003E6FE8"/>
    <w:rsid w:val="003F61E7"/>
    <w:rsid w:val="003F6F5B"/>
    <w:rsid w:val="004021D8"/>
    <w:rsid w:val="00402693"/>
    <w:rsid w:val="00403592"/>
    <w:rsid w:val="004041BF"/>
    <w:rsid w:val="00404FAC"/>
    <w:rsid w:val="0040717B"/>
    <w:rsid w:val="0040754C"/>
    <w:rsid w:val="00410664"/>
    <w:rsid w:val="00411C48"/>
    <w:rsid w:val="0041368F"/>
    <w:rsid w:val="004156C4"/>
    <w:rsid w:val="004172BC"/>
    <w:rsid w:val="00421EB9"/>
    <w:rsid w:val="004275AC"/>
    <w:rsid w:val="004334E6"/>
    <w:rsid w:val="004353DE"/>
    <w:rsid w:val="00435BB8"/>
    <w:rsid w:val="00435DE1"/>
    <w:rsid w:val="0043690B"/>
    <w:rsid w:val="00443CBF"/>
    <w:rsid w:val="00445A0E"/>
    <w:rsid w:val="0045027E"/>
    <w:rsid w:val="004507FA"/>
    <w:rsid w:val="004509B6"/>
    <w:rsid w:val="00451411"/>
    <w:rsid w:val="004530D1"/>
    <w:rsid w:val="00454F2C"/>
    <w:rsid w:val="0046087F"/>
    <w:rsid w:val="00461E3A"/>
    <w:rsid w:val="00466D94"/>
    <w:rsid w:val="0046700E"/>
    <w:rsid w:val="00467917"/>
    <w:rsid w:val="00483F6A"/>
    <w:rsid w:val="004966B3"/>
    <w:rsid w:val="004A338B"/>
    <w:rsid w:val="004A53D4"/>
    <w:rsid w:val="004A5B67"/>
    <w:rsid w:val="004B28A6"/>
    <w:rsid w:val="004B31BB"/>
    <w:rsid w:val="004B3B87"/>
    <w:rsid w:val="004B3E23"/>
    <w:rsid w:val="004C03A7"/>
    <w:rsid w:val="004C2F97"/>
    <w:rsid w:val="004C32F4"/>
    <w:rsid w:val="004C3C41"/>
    <w:rsid w:val="004D198A"/>
    <w:rsid w:val="004D1FDF"/>
    <w:rsid w:val="004D5BB4"/>
    <w:rsid w:val="004E1CEF"/>
    <w:rsid w:val="004F5A8D"/>
    <w:rsid w:val="00501FFD"/>
    <w:rsid w:val="00504D92"/>
    <w:rsid w:val="0050650E"/>
    <w:rsid w:val="00506C28"/>
    <w:rsid w:val="00506CA9"/>
    <w:rsid w:val="0051196F"/>
    <w:rsid w:val="00511E70"/>
    <w:rsid w:val="00517D82"/>
    <w:rsid w:val="005208A0"/>
    <w:rsid w:val="00521F0E"/>
    <w:rsid w:val="0052234A"/>
    <w:rsid w:val="00522BFF"/>
    <w:rsid w:val="00523B76"/>
    <w:rsid w:val="0052400C"/>
    <w:rsid w:val="0052703B"/>
    <w:rsid w:val="005304D2"/>
    <w:rsid w:val="00532ABA"/>
    <w:rsid w:val="005365AC"/>
    <w:rsid w:val="00536AF2"/>
    <w:rsid w:val="0054116F"/>
    <w:rsid w:val="00544F5B"/>
    <w:rsid w:val="00545286"/>
    <w:rsid w:val="00545D85"/>
    <w:rsid w:val="00550CC4"/>
    <w:rsid w:val="00551C74"/>
    <w:rsid w:val="005521E4"/>
    <w:rsid w:val="005540C1"/>
    <w:rsid w:val="00556171"/>
    <w:rsid w:val="00556E24"/>
    <w:rsid w:val="005645A8"/>
    <w:rsid w:val="00564FA9"/>
    <w:rsid w:val="00566DD9"/>
    <w:rsid w:val="005740BB"/>
    <w:rsid w:val="00574A47"/>
    <w:rsid w:val="00577ABE"/>
    <w:rsid w:val="00580923"/>
    <w:rsid w:val="0058231F"/>
    <w:rsid w:val="00584D99"/>
    <w:rsid w:val="00590359"/>
    <w:rsid w:val="00596F80"/>
    <w:rsid w:val="005A01F1"/>
    <w:rsid w:val="005A038E"/>
    <w:rsid w:val="005A05EE"/>
    <w:rsid w:val="005A2A83"/>
    <w:rsid w:val="005A2C4F"/>
    <w:rsid w:val="005A3702"/>
    <w:rsid w:val="005A3894"/>
    <w:rsid w:val="005A4A98"/>
    <w:rsid w:val="005B1BFF"/>
    <w:rsid w:val="005B3029"/>
    <w:rsid w:val="005C390F"/>
    <w:rsid w:val="005C3E2C"/>
    <w:rsid w:val="005C4318"/>
    <w:rsid w:val="005D196B"/>
    <w:rsid w:val="005D4704"/>
    <w:rsid w:val="005D4A48"/>
    <w:rsid w:val="005E5429"/>
    <w:rsid w:val="005F2268"/>
    <w:rsid w:val="005F33E3"/>
    <w:rsid w:val="005F3422"/>
    <w:rsid w:val="005F3571"/>
    <w:rsid w:val="005F376F"/>
    <w:rsid w:val="005F3D1F"/>
    <w:rsid w:val="005F75AF"/>
    <w:rsid w:val="005F7A70"/>
    <w:rsid w:val="00601B91"/>
    <w:rsid w:val="00602BE3"/>
    <w:rsid w:val="00606EC5"/>
    <w:rsid w:val="00607DAB"/>
    <w:rsid w:val="0061043E"/>
    <w:rsid w:val="00610BF2"/>
    <w:rsid w:val="006113B2"/>
    <w:rsid w:val="00611976"/>
    <w:rsid w:val="00611C8D"/>
    <w:rsid w:val="006209DB"/>
    <w:rsid w:val="00621138"/>
    <w:rsid w:val="0062280A"/>
    <w:rsid w:val="00626CB1"/>
    <w:rsid w:val="00632D5F"/>
    <w:rsid w:val="00634481"/>
    <w:rsid w:val="0063568E"/>
    <w:rsid w:val="00636673"/>
    <w:rsid w:val="00641F3C"/>
    <w:rsid w:val="00646B14"/>
    <w:rsid w:val="00650547"/>
    <w:rsid w:val="00650694"/>
    <w:rsid w:val="0065087F"/>
    <w:rsid w:val="0065118A"/>
    <w:rsid w:val="0065368F"/>
    <w:rsid w:val="006541C9"/>
    <w:rsid w:val="00661485"/>
    <w:rsid w:val="00661CE4"/>
    <w:rsid w:val="00661D49"/>
    <w:rsid w:val="0066633A"/>
    <w:rsid w:val="00667FBE"/>
    <w:rsid w:val="00670125"/>
    <w:rsid w:val="00670CAE"/>
    <w:rsid w:val="00674BED"/>
    <w:rsid w:val="006765DB"/>
    <w:rsid w:val="006769A2"/>
    <w:rsid w:val="006771B5"/>
    <w:rsid w:val="006814DD"/>
    <w:rsid w:val="00681AE6"/>
    <w:rsid w:val="00682626"/>
    <w:rsid w:val="00690834"/>
    <w:rsid w:val="00693373"/>
    <w:rsid w:val="0069342D"/>
    <w:rsid w:val="0069343F"/>
    <w:rsid w:val="0069389D"/>
    <w:rsid w:val="006942D1"/>
    <w:rsid w:val="0069431A"/>
    <w:rsid w:val="006951EF"/>
    <w:rsid w:val="00695B8A"/>
    <w:rsid w:val="006A1C49"/>
    <w:rsid w:val="006A328D"/>
    <w:rsid w:val="006A762B"/>
    <w:rsid w:val="006B0001"/>
    <w:rsid w:val="006B09EC"/>
    <w:rsid w:val="006B14B7"/>
    <w:rsid w:val="006B4797"/>
    <w:rsid w:val="006B5D59"/>
    <w:rsid w:val="006C14E6"/>
    <w:rsid w:val="006C45D8"/>
    <w:rsid w:val="006C635E"/>
    <w:rsid w:val="006C7D18"/>
    <w:rsid w:val="006C7D7A"/>
    <w:rsid w:val="006D00FF"/>
    <w:rsid w:val="006D4E56"/>
    <w:rsid w:val="006E15B5"/>
    <w:rsid w:val="006E3364"/>
    <w:rsid w:val="006E4696"/>
    <w:rsid w:val="006E7720"/>
    <w:rsid w:val="006E7D13"/>
    <w:rsid w:val="006F0C32"/>
    <w:rsid w:val="006F2DA4"/>
    <w:rsid w:val="006F453F"/>
    <w:rsid w:val="006F518A"/>
    <w:rsid w:val="006F6A37"/>
    <w:rsid w:val="006F6C24"/>
    <w:rsid w:val="006F6D07"/>
    <w:rsid w:val="006F7D95"/>
    <w:rsid w:val="00700429"/>
    <w:rsid w:val="00702BCA"/>
    <w:rsid w:val="007034C3"/>
    <w:rsid w:val="00707CB0"/>
    <w:rsid w:val="00713FE4"/>
    <w:rsid w:val="00714BBD"/>
    <w:rsid w:val="00717EFA"/>
    <w:rsid w:val="00720FC6"/>
    <w:rsid w:val="007273FB"/>
    <w:rsid w:val="00732658"/>
    <w:rsid w:val="00732C76"/>
    <w:rsid w:val="00733A8A"/>
    <w:rsid w:val="007346FB"/>
    <w:rsid w:val="00734D82"/>
    <w:rsid w:val="00735D5C"/>
    <w:rsid w:val="00737277"/>
    <w:rsid w:val="00737F4E"/>
    <w:rsid w:val="00744AAB"/>
    <w:rsid w:val="00752074"/>
    <w:rsid w:val="007520AE"/>
    <w:rsid w:val="007534BA"/>
    <w:rsid w:val="0075522C"/>
    <w:rsid w:val="00756C69"/>
    <w:rsid w:val="007638C9"/>
    <w:rsid w:val="00767FD7"/>
    <w:rsid w:val="00770352"/>
    <w:rsid w:val="007709EC"/>
    <w:rsid w:val="007740B8"/>
    <w:rsid w:val="00775813"/>
    <w:rsid w:val="00777E87"/>
    <w:rsid w:val="00777FE0"/>
    <w:rsid w:val="00785333"/>
    <w:rsid w:val="00786C18"/>
    <w:rsid w:val="00786FA6"/>
    <w:rsid w:val="00791D72"/>
    <w:rsid w:val="00791E86"/>
    <w:rsid w:val="007958A0"/>
    <w:rsid w:val="007A3FE5"/>
    <w:rsid w:val="007B01E4"/>
    <w:rsid w:val="007B3215"/>
    <w:rsid w:val="007B5A3D"/>
    <w:rsid w:val="007C6675"/>
    <w:rsid w:val="007C7920"/>
    <w:rsid w:val="007D42F7"/>
    <w:rsid w:val="007E2887"/>
    <w:rsid w:val="007E37AC"/>
    <w:rsid w:val="007E4939"/>
    <w:rsid w:val="007E7473"/>
    <w:rsid w:val="007F1570"/>
    <w:rsid w:val="007F28E4"/>
    <w:rsid w:val="007F6673"/>
    <w:rsid w:val="0080144F"/>
    <w:rsid w:val="00805B24"/>
    <w:rsid w:val="00805E20"/>
    <w:rsid w:val="00806583"/>
    <w:rsid w:val="008106F6"/>
    <w:rsid w:val="00815581"/>
    <w:rsid w:val="00816EB3"/>
    <w:rsid w:val="00817396"/>
    <w:rsid w:val="00820872"/>
    <w:rsid w:val="00821B50"/>
    <w:rsid w:val="00824001"/>
    <w:rsid w:val="00824A0A"/>
    <w:rsid w:val="00832258"/>
    <w:rsid w:val="008327F7"/>
    <w:rsid w:val="00832E42"/>
    <w:rsid w:val="00832EAF"/>
    <w:rsid w:val="00833693"/>
    <w:rsid w:val="00842431"/>
    <w:rsid w:val="00842B2C"/>
    <w:rsid w:val="00845D58"/>
    <w:rsid w:val="00847852"/>
    <w:rsid w:val="0085537A"/>
    <w:rsid w:val="00865918"/>
    <w:rsid w:val="00872046"/>
    <w:rsid w:val="008720F6"/>
    <w:rsid w:val="0087381F"/>
    <w:rsid w:val="00873C40"/>
    <w:rsid w:val="008764C7"/>
    <w:rsid w:val="0088059F"/>
    <w:rsid w:val="00880DC0"/>
    <w:rsid w:val="0088267B"/>
    <w:rsid w:val="008836E9"/>
    <w:rsid w:val="0088631E"/>
    <w:rsid w:val="00886E63"/>
    <w:rsid w:val="0089041B"/>
    <w:rsid w:val="00897737"/>
    <w:rsid w:val="00897BE4"/>
    <w:rsid w:val="008A0E21"/>
    <w:rsid w:val="008A1C72"/>
    <w:rsid w:val="008A7177"/>
    <w:rsid w:val="008A7411"/>
    <w:rsid w:val="008B5157"/>
    <w:rsid w:val="008B56EB"/>
    <w:rsid w:val="008B79AF"/>
    <w:rsid w:val="008C0C0D"/>
    <w:rsid w:val="008C1D4D"/>
    <w:rsid w:val="008C2185"/>
    <w:rsid w:val="008C2A87"/>
    <w:rsid w:val="008C5DFF"/>
    <w:rsid w:val="008C793F"/>
    <w:rsid w:val="008D2E38"/>
    <w:rsid w:val="008D53E6"/>
    <w:rsid w:val="008D592D"/>
    <w:rsid w:val="008D5999"/>
    <w:rsid w:val="008D6E1B"/>
    <w:rsid w:val="008E1386"/>
    <w:rsid w:val="008E282F"/>
    <w:rsid w:val="008E32B8"/>
    <w:rsid w:val="008E36E5"/>
    <w:rsid w:val="008E5603"/>
    <w:rsid w:val="008E5CB0"/>
    <w:rsid w:val="008E5F6C"/>
    <w:rsid w:val="008E78CF"/>
    <w:rsid w:val="008F15FA"/>
    <w:rsid w:val="008F42CF"/>
    <w:rsid w:val="008F774A"/>
    <w:rsid w:val="00901250"/>
    <w:rsid w:val="009022DF"/>
    <w:rsid w:val="00904239"/>
    <w:rsid w:val="00905B1E"/>
    <w:rsid w:val="00906C13"/>
    <w:rsid w:val="00907201"/>
    <w:rsid w:val="0091680A"/>
    <w:rsid w:val="00917445"/>
    <w:rsid w:val="009175FA"/>
    <w:rsid w:val="00917D8C"/>
    <w:rsid w:val="00924098"/>
    <w:rsid w:val="0092426D"/>
    <w:rsid w:val="00924DA0"/>
    <w:rsid w:val="009263D6"/>
    <w:rsid w:val="0093123D"/>
    <w:rsid w:val="00931253"/>
    <w:rsid w:val="009319DD"/>
    <w:rsid w:val="00935BA5"/>
    <w:rsid w:val="00944E4B"/>
    <w:rsid w:val="009455B2"/>
    <w:rsid w:val="009462B3"/>
    <w:rsid w:val="009504DD"/>
    <w:rsid w:val="0095313F"/>
    <w:rsid w:val="0095544D"/>
    <w:rsid w:val="009558AF"/>
    <w:rsid w:val="00955D08"/>
    <w:rsid w:val="00962D11"/>
    <w:rsid w:val="00963B00"/>
    <w:rsid w:val="00967DA3"/>
    <w:rsid w:val="0097006F"/>
    <w:rsid w:val="0097112D"/>
    <w:rsid w:val="00973AF8"/>
    <w:rsid w:val="0098023A"/>
    <w:rsid w:val="0098226C"/>
    <w:rsid w:val="0098277A"/>
    <w:rsid w:val="009840B4"/>
    <w:rsid w:val="00987A49"/>
    <w:rsid w:val="00990BD4"/>
    <w:rsid w:val="009921D9"/>
    <w:rsid w:val="009A741E"/>
    <w:rsid w:val="009B0FFB"/>
    <w:rsid w:val="009C0CC6"/>
    <w:rsid w:val="009C199A"/>
    <w:rsid w:val="009C219F"/>
    <w:rsid w:val="009C53EE"/>
    <w:rsid w:val="009C56DA"/>
    <w:rsid w:val="009D0B43"/>
    <w:rsid w:val="009D0FED"/>
    <w:rsid w:val="009D42C1"/>
    <w:rsid w:val="009D60DC"/>
    <w:rsid w:val="009E3EFA"/>
    <w:rsid w:val="009E718E"/>
    <w:rsid w:val="009F22BE"/>
    <w:rsid w:val="009F278F"/>
    <w:rsid w:val="009F3F60"/>
    <w:rsid w:val="009F5795"/>
    <w:rsid w:val="00A011D1"/>
    <w:rsid w:val="00A01ED9"/>
    <w:rsid w:val="00A04FED"/>
    <w:rsid w:val="00A05582"/>
    <w:rsid w:val="00A05AB7"/>
    <w:rsid w:val="00A062F8"/>
    <w:rsid w:val="00A066C0"/>
    <w:rsid w:val="00A14CFD"/>
    <w:rsid w:val="00A170FF"/>
    <w:rsid w:val="00A24A3E"/>
    <w:rsid w:val="00A261BE"/>
    <w:rsid w:val="00A2633F"/>
    <w:rsid w:val="00A268FB"/>
    <w:rsid w:val="00A2792D"/>
    <w:rsid w:val="00A319D0"/>
    <w:rsid w:val="00A34859"/>
    <w:rsid w:val="00A36200"/>
    <w:rsid w:val="00A37D09"/>
    <w:rsid w:val="00A426BB"/>
    <w:rsid w:val="00A526C1"/>
    <w:rsid w:val="00A53998"/>
    <w:rsid w:val="00A56B9F"/>
    <w:rsid w:val="00A617A5"/>
    <w:rsid w:val="00A62EC8"/>
    <w:rsid w:val="00A62F0D"/>
    <w:rsid w:val="00A63C0E"/>
    <w:rsid w:val="00A66D12"/>
    <w:rsid w:val="00A67A92"/>
    <w:rsid w:val="00A72E9E"/>
    <w:rsid w:val="00A73E98"/>
    <w:rsid w:val="00A77503"/>
    <w:rsid w:val="00A81304"/>
    <w:rsid w:val="00A8308E"/>
    <w:rsid w:val="00A834F6"/>
    <w:rsid w:val="00A83A99"/>
    <w:rsid w:val="00A84266"/>
    <w:rsid w:val="00A91D5F"/>
    <w:rsid w:val="00A957B6"/>
    <w:rsid w:val="00A95D48"/>
    <w:rsid w:val="00A96683"/>
    <w:rsid w:val="00A970A3"/>
    <w:rsid w:val="00AB084D"/>
    <w:rsid w:val="00AB17D8"/>
    <w:rsid w:val="00AB3E61"/>
    <w:rsid w:val="00AB3EA7"/>
    <w:rsid w:val="00AB65D4"/>
    <w:rsid w:val="00AB6879"/>
    <w:rsid w:val="00AB7AF4"/>
    <w:rsid w:val="00AC0E43"/>
    <w:rsid w:val="00AC1216"/>
    <w:rsid w:val="00AC1FCE"/>
    <w:rsid w:val="00AC3676"/>
    <w:rsid w:val="00AC4DF4"/>
    <w:rsid w:val="00AC56E3"/>
    <w:rsid w:val="00AC683F"/>
    <w:rsid w:val="00AD0B03"/>
    <w:rsid w:val="00AD2ED1"/>
    <w:rsid w:val="00AD3CBD"/>
    <w:rsid w:val="00AD3CED"/>
    <w:rsid w:val="00AD41E1"/>
    <w:rsid w:val="00AD5BFD"/>
    <w:rsid w:val="00AE149C"/>
    <w:rsid w:val="00AF4783"/>
    <w:rsid w:val="00AF601F"/>
    <w:rsid w:val="00AF6346"/>
    <w:rsid w:val="00B03DDB"/>
    <w:rsid w:val="00B041BE"/>
    <w:rsid w:val="00B04B2A"/>
    <w:rsid w:val="00B04CFA"/>
    <w:rsid w:val="00B12AEE"/>
    <w:rsid w:val="00B17E75"/>
    <w:rsid w:val="00B22E4A"/>
    <w:rsid w:val="00B23D14"/>
    <w:rsid w:val="00B23EF1"/>
    <w:rsid w:val="00B2623B"/>
    <w:rsid w:val="00B30D82"/>
    <w:rsid w:val="00B31EEE"/>
    <w:rsid w:val="00B325E1"/>
    <w:rsid w:val="00B35D53"/>
    <w:rsid w:val="00B366D5"/>
    <w:rsid w:val="00B368AC"/>
    <w:rsid w:val="00B412D0"/>
    <w:rsid w:val="00B436FD"/>
    <w:rsid w:val="00B515E3"/>
    <w:rsid w:val="00B537EC"/>
    <w:rsid w:val="00B54770"/>
    <w:rsid w:val="00B54E8A"/>
    <w:rsid w:val="00B578D8"/>
    <w:rsid w:val="00B62558"/>
    <w:rsid w:val="00B62641"/>
    <w:rsid w:val="00B62A32"/>
    <w:rsid w:val="00B62BB6"/>
    <w:rsid w:val="00B64F82"/>
    <w:rsid w:val="00B66495"/>
    <w:rsid w:val="00B6662D"/>
    <w:rsid w:val="00B70C56"/>
    <w:rsid w:val="00B721F2"/>
    <w:rsid w:val="00B72211"/>
    <w:rsid w:val="00B75EB2"/>
    <w:rsid w:val="00B76FAF"/>
    <w:rsid w:val="00B77208"/>
    <w:rsid w:val="00B81974"/>
    <w:rsid w:val="00B81E9A"/>
    <w:rsid w:val="00B846A0"/>
    <w:rsid w:val="00B8709D"/>
    <w:rsid w:val="00B92FBA"/>
    <w:rsid w:val="00B94B42"/>
    <w:rsid w:val="00B966E3"/>
    <w:rsid w:val="00B96C3D"/>
    <w:rsid w:val="00BA1C8B"/>
    <w:rsid w:val="00BA2B91"/>
    <w:rsid w:val="00BA39D6"/>
    <w:rsid w:val="00BA3B64"/>
    <w:rsid w:val="00BA3D0E"/>
    <w:rsid w:val="00BA6306"/>
    <w:rsid w:val="00BA695C"/>
    <w:rsid w:val="00BB02B6"/>
    <w:rsid w:val="00BB405D"/>
    <w:rsid w:val="00BB7431"/>
    <w:rsid w:val="00BD2446"/>
    <w:rsid w:val="00BD443D"/>
    <w:rsid w:val="00BD6ECB"/>
    <w:rsid w:val="00BD738E"/>
    <w:rsid w:val="00BE1FB8"/>
    <w:rsid w:val="00BE38B3"/>
    <w:rsid w:val="00BE7397"/>
    <w:rsid w:val="00BE78ED"/>
    <w:rsid w:val="00BF6727"/>
    <w:rsid w:val="00C0261E"/>
    <w:rsid w:val="00C06131"/>
    <w:rsid w:val="00C06BF3"/>
    <w:rsid w:val="00C07B1F"/>
    <w:rsid w:val="00C1061D"/>
    <w:rsid w:val="00C13DE4"/>
    <w:rsid w:val="00C14C4C"/>
    <w:rsid w:val="00C17774"/>
    <w:rsid w:val="00C27129"/>
    <w:rsid w:val="00C33397"/>
    <w:rsid w:val="00C37B05"/>
    <w:rsid w:val="00C436D8"/>
    <w:rsid w:val="00C4557B"/>
    <w:rsid w:val="00C46289"/>
    <w:rsid w:val="00C46D6B"/>
    <w:rsid w:val="00C540DD"/>
    <w:rsid w:val="00C55582"/>
    <w:rsid w:val="00C558C8"/>
    <w:rsid w:val="00C55E5B"/>
    <w:rsid w:val="00C62DC0"/>
    <w:rsid w:val="00C63A64"/>
    <w:rsid w:val="00C72B5E"/>
    <w:rsid w:val="00C73314"/>
    <w:rsid w:val="00C76921"/>
    <w:rsid w:val="00C8099B"/>
    <w:rsid w:val="00C838E0"/>
    <w:rsid w:val="00C84C7C"/>
    <w:rsid w:val="00C84D75"/>
    <w:rsid w:val="00C84FAC"/>
    <w:rsid w:val="00C858CB"/>
    <w:rsid w:val="00C90124"/>
    <w:rsid w:val="00C91336"/>
    <w:rsid w:val="00C91C86"/>
    <w:rsid w:val="00C92557"/>
    <w:rsid w:val="00C92B40"/>
    <w:rsid w:val="00CA071A"/>
    <w:rsid w:val="00CA2D21"/>
    <w:rsid w:val="00CA450C"/>
    <w:rsid w:val="00CA7C52"/>
    <w:rsid w:val="00CB492B"/>
    <w:rsid w:val="00CB5046"/>
    <w:rsid w:val="00CB559F"/>
    <w:rsid w:val="00CC04CC"/>
    <w:rsid w:val="00CC39B3"/>
    <w:rsid w:val="00CC5FA4"/>
    <w:rsid w:val="00CD1301"/>
    <w:rsid w:val="00CD4DB5"/>
    <w:rsid w:val="00CD7090"/>
    <w:rsid w:val="00CD70F3"/>
    <w:rsid w:val="00CE1576"/>
    <w:rsid w:val="00CF0A32"/>
    <w:rsid w:val="00CF3751"/>
    <w:rsid w:val="00CF540C"/>
    <w:rsid w:val="00CF6816"/>
    <w:rsid w:val="00CF6FC6"/>
    <w:rsid w:val="00CF71EF"/>
    <w:rsid w:val="00CF7D5A"/>
    <w:rsid w:val="00D0091F"/>
    <w:rsid w:val="00D021AA"/>
    <w:rsid w:val="00D0277E"/>
    <w:rsid w:val="00D0680D"/>
    <w:rsid w:val="00D10BB0"/>
    <w:rsid w:val="00D11FAA"/>
    <w:rsid w:val="00D135F7"/>
    <w:rsid w:val="00D14156"/>
    <w:rsid w:val="00D17CAE"/>
    <w:rsid w:val="00D2106F"/>
    <w:rsid w:val="00D238CF"/>
    <w:rsid w:val="00D23F70"/>
    <w:rsid w:val="00D25C1C"/>
    <w:rsid w:val="00D26672"/>
    <w:rsid w:val="00D3124E"/>
    <w:rsid w:val="00D328B0"/>
    <w:rsid w:val="00D342CF"/>
    <w:rsid w:val="00D40C46"/>
    <w:rsid w:val="00D40DD4"/>
    <w:rsid w:val="00D41AE8"/>
    <w:rsid w:val="00D45B03"/>
    <w:rsid w:val="00D52F75"/>
    <w:rsid w:val="00D552F9"/>
    <w:rsid w:val="00D568ED"/>
    <w:rsid w:val="00D63C82"/>
    <w:rsid w:val="00D65517"/>
    <w:rsid w:val="00D655E4"/>
    <w:rsid w:val="00D66658"/>
    <w:rsid w:val="00D74386"/>
    <w:rsid w:val="00D74A19"/>
    <w:rsid w:val="00D74BE7"/>
    <w:rsid w:val="00D76D89"/>
    <w:rsid w:val="00D8177C"/>
    <w:rsid w:val="00D82177"/>
    <w:rsid w:val="00D82492"/>
    <w:rsid w:val="00D83D3F"/>
    <w:rsid w:val="00D840C3"/>
    <w:rsid w:val="00D85E86"/>
    <w:rsid w:val="00D86A4C"/>
    <w:rsid w:val="00D87E37"/>
    <w:rsid w:val="00D94310"/>
    <w:rsid w:val="00D95E38"/>
    <w:rsid w:val="00DA005B"/>
    <w:rsid w:val="00DA35E6"/>
    <w:rsid w:val="00DA498E"/>
    <w:rsid w:val="00DA5714"/>
    <w:rsid w:val="00DA6205"/>
    <w:rsid w:val="00DB0A9A"/>
    <w:rsid w:val="00DB1D24"/>
    <w:rsid w:val="00DB3397"/>
    <w:rsid w:val="00DB48D0"/>
    <w:rsid w:val="00DB72B2"/>
    <w:rsid w:val="00DB7E8D"/>
    <w:rsid w:val="00DC2CAC"/>
    <w:rsid w:val="00DD1CCE"/>
    <w:rsid w:val="00DD2A58"/>
    <w:rsid w:val="00DD477B"/>
    <w:rsid w:val="00DD642E"/>
    <w:rsid w:val="00DD6574"/>
    <w:rsid w:val="00DE034F"/>
    <w:rsid w:val="00DE15CD"/>
    <w:rsid w:val="00DE23B9"/>
    <w:rsid w:val="00DE3AC2"/>
    <w:rsid w:val="00DE4FB5"/>
    <w:rsid w:val="00DE5EC7"/>
    <w:rsid w:val="00DE7F94"/>
    <w:rsid w:val="00DF08F1"/>
    <w:rsid w:val="00DF497F"/>
    <w:rsid w:val="00DF57F7"/>
    <w:rsid w:val="00DF61A8"/>
    <w:rsid w:val="00DF716B"/>
    <w:rsid w:val="00E11D6D"/>
    <w:rsid w:val="00E13888"/>
    <w:rsid w:val="00E17E9E"/>
    <w:rsid w:val="00E206FD"/>
    <w:rsid w:val="00E20C67"/>
    <w:rsid w:val="00E22C88"/>
    <w:rsid w:val="00E22E65"/>
    <w:rsid w:val="00E2348B"/>
    <w:rsid w:val="00E24E3F"/>
    <w:rsid w:val="00E24EBC"/>
    <w:rsid w:val="00E250A3"/>
    <w:rsid w:val="00E335B6"/>
    <w:rsid w:val="00E35966"/>
    <w:rsid w:val="00E438BE"/>
    <w:rsid w:val="00E452A4"/>
    <w:rsid w:val="00E479AE"/>
    <w:rsid w:val="00E50E0A"/>
    <w:rsid w:val="00E559AC"/>
    <w:rsid w:val="00E55EE3"/>
    <w:rsid w:val="00E56428"/>
    <w:rsid w:val="00E60F57"/>
    <w:rsid w:val="00E61196"/>
    <w:rsid w:val="00E61DDA"/>
    <w:rsid w:val="00E61F01"/>
    <w:rsid w:val="00E62059"/>
    <w:rsid w:val="00E62B70"/>
    <w:rsid w:val="00E64AF4"/>
    <w:rsid w:val="00E65939"/>
    <w:rsid w:val="00E67E74"/>
    <w:rsid w:val="00E70BAE"/>
    <w:rsid w:val="00E727A3"/>
    <w:rsid w:val="00E75E9B"/>
    <w:rsid w:val="00E76B55"/>
    <w:rsid w:val="00E80BFE"/>
    <w:rsid w:val="00E866FF"/>
    <w:rsid w:val="00E86822"/>
    <w:rsid w:val="00E90D5B"/>
    <w:rsid w:val="00E927AD"/>
    <w:rsid w:val="00E9311D"/>
    <w:rsid w:val="00E934E8"/>
    <w:rsid w:val="00E944EF"/>
    <w:rsid w:val="00EA205D"/>
    <w:rsid w:val="00EA4560"/>
    <w:rsid w:val="00EA6C86"/>
    <w:rsid w:val="00EA7BB3"/>
    <w:rsid w:val="00EB144D"/>
    <w:rsid w:val="00EB1F56"/>
    <w:rsid w:val="00EB4F76"/>
    <w:rsid w:val="00EC0A9D"/>
    <w:rsid w:val="00EC1F7F"/>
    <w:rsid w:val="00EC2907"/>
    <w:rsid w:val="00EC3086"/>
    <w:rsid w:val="00EC6807"/>
    <w:rsid w:val="00ED0627"/>
    <w:rsid w:val="00ED5098"/>
    <w:rsid w:val="00ED6C34"/>
    <w:rsid w:val="00EE213C"/>
    <w:rsid w:val="00EE26E3"/>
    <w:rsid w:val="00EE4C24"/>
    <w:rsid w:val="00EE4E61"/>
    <w:rsid w:val="00EF09C5"/>
    <w:rsid w:val="00EF7905"/>
    <w:rsid w:val="00F006EA"/>
    <w:rsid w:val="00F016DD"/>
    <w:rsid w:val="00F02334"/>
    <w:rsid w:val="00F04FC9"/>
    <w:rsid w:val="00F05A26"/>
    <w:rsid w:val="00F064A6"/>
    <w:rsid w:val="00F06E6B"/>
    <w:rsid w:val="00F07DC5"/>
    <w:rsid w:val="00F14A7A"/>
    <w:rsid w:val="00F14AF5"/>
    <w:rsid w:val="00F157DA"/>
    <w:rsid w:val="00F2166D"/>
    <w:rsid w:val="00F21C95"/>
    <w:rsid w:val="00F23B31"/>
    <w:rsid w:val="00F244B6"/>
    <w:rsid w:val="00F24B5E"/>
    <w:rsid w:val="00F24D54"/>
    <w:rsid w:val="00F3197D"/>
    <w:rsid w:val="00F33632"/>
    <w:rsid w:val="00F33915"/>
    <w:rsid w:val="00F33CBD"/>
    <w:rsid w:val="00F343B3"/>
    <w:rsid w:val="00F351DA"/>
    <w:rsid w:val="00F363DC"/>
    <w:rsid w:val="00F4201E"/>
    <w:rsid w:val="00F43379"/>
    <w:rsid w:val="00F44C48"/>
    <w:rsid w:val="00F51D1F"/>
    <w:rsid w:val="00F52655"/>
    <w:rsid w:val="00F535E4"/>
    <w:rsid w:val="00F570E6"/>
    <w:rsid w:val="00F60D1B"/>
    <w:rsid w:val="00F62BBD"/>
    <w:rsid w:val="00F63F45"/>
    <w:rsid w:val="00F6571F"/>
    <w:rsid w:val="00F66C36"/>
    <w:rsid w:val="00F66DAF"/>
    <w:rsid w:val="00F71036"/>
    <w:rsid w:val="00F750CD"/>
    <w:rsid w:val="00F77AEC"/>
    <w:rsid w:val="00F77C68"/>
    <w:rsid w:val="00F8236C"/>
    <w:rsid w:val="00F8272E"/>
    <w:rsid w:val="00F86315"/>
    <w:rsid w:val="00F86D1C"/>
    <w:rsid w:val="00F8769C"/>
    <w:rsid w:val="00F87AFE"/>
    <w:rsid w:val="00F92DEE"/>
    <w:rsid w:val="00F949D2"/>
    <w:rsid w:val="00F96892"/>
    <w:rsid w:val="00FA0EB8"/>
    <w:rsid w:val="00FA35B0"/>
    <w:rsid w:val="00FA386B"/>
    <w:rsid w:val="00FA4BCE"/>
    <w:rsid w:val="00FB0099"/>
    <w:rsid w:val="00FB255A"/>
    <w:rsid w:val="00FB25DA"/>
    <w:rsid w:val="00FB2A94"/>
    <w:rsid w:val="00FB7AA6"/>
    <w:rsid w:val="00FC288F"/>
    <w:rsid w:val="00FD0E2B"/>
    <w:rsid w:val="00FD2B89"/>
    <w:rsid w:val="00FD3B37"/>
    <w:rsid w:val="00FD420C"/>
    <w:rsid w:val="00FD65AA"/>
    <w:rsid w:val="00FE18F3"/>
    <w:rsid w:val="00FE7948"/>
    <w:rsid w:val="00FE7FA1"/>
    <w:rsid w:val="00FF0327"/>
    <w:rsid w:val="00FF2F41"/>
    <w:rsid w:val="00FF3966"/>
    <w:rsid w:val="00FF41D4"/>
    <w:rsid w:val="00FF46D4"/>
    <w:rsid w:val="00FF72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1D503739"/>
  <w15:docId w15:val="{D076625B-0387-4F2B-812A-ECAB697ED1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2907"/>
    <w:pPr>
      <w:spacing w:after="0" w:line="240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C2907"/>
    <w:rPr>
      <w:color w:val="0563C1"/>
      <w:u w:val="single"/>
    </w:rPr>
  </w:style>
  <w:style w:type="paragraph" w:styleId="Header">
    <w:name w:val="header"/>
    <w:basedOn w:val="Normal"/>
    <w:link w:val="HeaderChar"/>
    <w:uiPriority w:val="99"/>
    <w:unhideWhenUsed/>
    <w:rsid w:val="008D6E1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D6E1B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8D6E1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D6E1B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39"/>
    <w:rsid w:val="008D6E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92557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2557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92557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92557"/>
    <w:rPr>
      <w:rFonts w:ascii="Calibri" w:eastAsia="Calibri" w:hAnsi="Calibri" w:cs="Times New Roman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B5E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5E8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5E8B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5E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5E8B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5E8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5E8B"/>
    <w:rPr>
      <w:rFonts w:ascii="Segoe UI" w:eastAsia="Calibr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unhideWhenUsed/>
    <w:rsid w:val="00A66D12"/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66D12"/>
    <w:rPr>
      <w:rFonts w:ascii="Calibri" w:eastAsia="Calibri" w:hAnsi="Calibri" w:cs="Times New Roman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A66D12"/>
    <w:rPr>
      <w:vertAlign w:val="superscript"/>
    </w:rPr>
  </w:style>
  <w:style w:type="paragraph" w:styleId="ListParagraph">
    <w:name w:val="List Paragraph"/>
    <w:basedOn w:val="Normal"/>
    <w:uiPriority w:val="34"/>
    <w:qFormat/>
    <w:rsid w:val="00246640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A33C6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3A6349"/>
    <w:pPr>
      <w:spacing w:after="0" w:line="240" w:lineRule="auto"/>
    </w:pPr>
    <w:rPr>
      <w:rFonts w:ascii="Calibri" w:eastAsia="Calibri" w:hAnsi="Calibri" w:cs="Times New Roman"/>
    </w:rPr>
  </w:style>
  <w:style w:type="numbering" w:customStyle="1" w:styleId="NoList1">
    <w:name w:val="No List1"/>
    <w:next w:val="NoList"/>
    <w:uiPriority w:val="99"/>
    <w:semiHidden/>
    <w:unhideWhenUsed/>
    <w:rsid w:val="00037E09"/>
  </w:style>
  <w:style w:type="table" w:customStyle="1" w:styleId="TableGrid2">
    <w:name w:val="Table Grid2"/>
    <w:basedOn w:val="TableNormal"/>
    <w:uiPriority w:val="39"/>
    <w:rsid w:val="00037E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">
    <w:name w:val="st"/>
    <w:basedOn w:val="DefaultParagraphFont"/>
    <w:rsid w:val="00295A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233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4FB0A19-8A8B-4020-8169-C1D113B15F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2</Pages>
  <Words>3067</Words>
  <Characters>17487</Characters>
  <Application>Microsoft Office Word</Application>
  <DocSecurity>0</DocSecurity>
  <Lines>145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VMHS</Company>
  <LinksUpToDate>false</LinksUpToDate>
  <CharactersWithSpaces>205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VMHS</dc:creator>
  <cp:lastModifiedBy>Krista Siefried</cp:lastModifiedBy>
  <cp:revision>9</cp:revision>
  <cp:lastPrinted>2017-06-02T04:31:00Z</cp:lastPrinted>
  <dcterms:created xsi:type="dcterms:W3CDTF">2017-06-08T01:04:00Z</dcterms:created>
  <dcterms:modified xsi:type="dcterms:W3CDTF">2017-08-15T02:32:00Z</dcterms:modified>
</cp:coreProperties>
</file>